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1A8AF6" w14:textId="5D615E78" w:rsidR="00866277" w:rsidRPr="0053678D" w:rsidRDefault="009B3D4D" w:rsidP="006B3D2B">
      <w:pPr>
        <w:pStyle w:val="IOP-CS-Title"/>
      </w:pPr>
      <w:r>
        <w:t xml:space="preserve">Tugas </w:t>
      </w:r>
      <w:r w:rsidR="0040563F">
        <w:t>4</w:t>
      </w:r>
      <w:r>
        <w:t xml:space="preserve">: </w:t>
      </w:r>
      <w:r w:rsidR="00F718D2">
        <w:t xml:space="preserve">Tugas </w:t>
      </w:r>
      <w:proofErr w:type="spellStart"/>
      <w:r w:rsidR="00F718D2">
        <w:t>Mandiri</w:t>
      </w:r>
      <w:proofErr w:type="spellEnd"/>
      <w:r w:rsidR="00F718D2">
        <w:t xml:space="preserve"> </w:t>
      </w:r>
      <w:r w:rsidR="0040563F">
        <w:t xml:space="preserve">4 </w:t>
      </w:r>
      <w:r w:rsidR="00F718D2">
        <w:t>–</w:t>
      </w:r>
      <w:r>
        <w:t xml:space="preserve"> </w:t>
      </w:r>
      <w:r w:rsidR="0040563F">
        <w:rPr>
          <w:color w:val="FF0000"/>
        </w:rPr>
        <w:t>Logistic Regression</w:t>
      </w:r>
    </w:p>
    <w:p w14:paraId="2A13FE35" w14:textId="663DAB86" w:rsidR="00D1709E" w:rsidRDefault="00F718D2" w:rsidP="005451D6">
      <w:pPr>
        <w:spacing w:after="240"/>
        <w:ind w:left="1418"/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t xml:space="preserve">Amaya </w:t>
      </w:r>
      <w:proofErr w:type="spellStart"/>
      <w:r>
        <w:rPr>
          <w:rFonts w:ascii="Cambria" w:hAnsi="Cambria"/>
          <w:b/>
          <w:bCs/>
        </w:rPr>
        <w:t>Eshia</w:t>
      </w:r>
      <w:proofErr w:type="spellEnd"/>
      <w:r w:rsidR="00625342">
        <w:rPr>
          <w:rFonts w:ascii="Cambria" w:hAnsi="Cambria"/>
          <w:b/>
          <w:bCs/>
        </w:rPr>
        <w:t xml:space="preserve"> - </w:t>
      </w:r>
      <w:r>
        <w:rPr>
          <w:rFonts w:ascii="Cambria" w:hAnsi="Cambria"/>
          <w:b/>
          <w:bCs/>
        </w:rPr>
        <w:t>0110224102</w:t>
      </w:r>
      <w:r w:rsidR="00646B36">
        <w:rPr>
          <w:rFonts w:ascii="Cambria" w:hAnsi="Cambria"/>
          <w:b/>
          <w:bCs/>
          <w:vertAlign w:val="superscript"/>
        </w:rPr>
        <w:t>*</w:t>
      </w:r>
    </w:p>
    <w:p w14:paraId="7015DE37" w14:textId="7B024B21" w:rsidR="00A05FF8" w:rsidRPr="00890A2C" w:rsidRDefault="00207B84" w:rsidP="000B2CE3">
      <w:pPr>
        <w:pStyle w:val="IOP-CS-Affiliation"/>
      </w:pPr>
      <w:r w:rsidRPr="00890A2C">
        <w:rPr>
          <w:vertAlign w:val="superscript"/>
        </w:rPr>
        <w:t xml:space="preserve">1 </w:t>
      </w:r>
      <w:r w:rsidR="00625342">
        <w:t xml:space="preserve">Teknik </w:t>
      </w:r>
      <w:proofErr w:type="spellStart"/>
      <w:r w:rsidR="00625342">
        <w:t>Informatika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Fikri, Depok</w:t>
      </w:r>
    </w:p>
    <w:p w14:paraId="2B281CF0" w14:textId="77777777" w:rsidR="00A05FF8" w:rsidRPr="00890A2C" w:rsidRDefault="00A05FF8" w:rsidP="00F718D2">
      <w:pPr>
        <w:pStyle w:val="IOP-CS-Affiliation"/>
        <w:ind w:left="0"/>
      </w:pPr>
    </w:p>
    <w:p w14:paraId="413D2FF3" w14:textId="5C6D8C9E" w:rsidR="00207B84" w:rsidRPr="00246E64" w:rsidRDefault="00825615" w:rsidP="000B2CE3">
      <w:pPr>
        <w:pStyle w:val="IOP-CS-Affiliation"/>
        <w:rPr>
          <w:b/>
          <w:bCs/>
          <w:color w:val="FF0000"/>
          <w:sz w:val="22"/>
          <w:szCs w:val="22"/>
        </w:rPr>
      </w:pPr>
      <w:r w:rsidRPr="00890A2C">
        <w:rPr>
          <w:vertAlign w:val="superscript"/>
        </w:rPr>
        <w:t>*</w:t>
      </w:r>
      <w:r w:rsidR="004A2048" w:rsidRPr="00890A2C">
        <w:t xml:space="preserve">E-mail: </w:t>
      </w:r>
      <w:hyperlink r:id="rId9" w:history="1">
        <w:r w:rsidR="00246E64" w:rsidRPr="00424B53">
          <w:rPr>
            <w:rStyle w:val="Hyperlink"/>
          </w:rPr>
          <w:t>name@institution.edu</w:t>
        </w:r>
      </w:hyperlink>
      <w:r w:rsidR="005D2DA9">
        <w:t xml:space="preserve"> </w:t>
      </w:r>
      <w:r w:rsidR="00246E64" w:rsidRPr="00246E64">
        <w:rPr>
          <w:b/>
          <w:bCs/>
          <w:color w:val="FF0000"/>
          <w:sz w:val="22"/>
          <w:szCs w:val="22"/>
        </w:rPr>
        <w:t xml:space="preserve">– </w:t>
      </w:r>
      <w:r w:rsidR="00F718D2">
        <w:rPr>
          <w:b/>
          <w:bCs/>
          <w:color w:val="FF0000"/>
          <w:sz w:val="22"/>
          <w:szCs w:val="22"/>
        </w:rPr>
        <w:t>0110224102@student.nurulfikri.ac.id</w:t>
      </w:r>
      <w:r w:rsidR="008F61E7">
        <w:rPr>
          <w:b/>
          <w:bCs/>
          <w:color w:val="FF0000"/>
          <w:sz w:val="22"/>
          <w:szCs w:val="22"/>
        </w:rPr>
        <w:t xml:space="preserve"> </w:t>
      </w:r>
      <w:r w:rsidR="00246E64" w:rsidRPr="00246E64">
        <w:rPr>
          <w:b/>
          <w:bCs/>
          <w:color w:val="FF0000"/>
          <w:sz w:val="22"/>
          <w:szCs w:val="22"/>
        </w:rPr>
        <w:t xml:space="preserve"> </w:t>
      </w:r>
    </w:p>
    <w:p w14:paraId="4A2DDE22" w14:textId="77777777" w:rsidR="005D53A8" w:rsidRDefault="005D53A8" w:rsidP="000B2CE3">
      <w:pPr>
        <w:pStyle w:val="IOP-CS-Affiliation"/>
      </w:pPr>
    </w:p>
    <w:p w14:paraId="4CE1A486" w14:textId="77777777" w:rsidR="0040563F" w:rsidRDefault="005D53A8" w:rsidP="00F718D2">
      <w:pPr>
        <w:pStyle w:val="IOP-CS-Affiliation"/>
        <w:spacing w:after="360"/>
        <w:jc w:val="both"/>
      </w:pPr>
      <w:r>
        <w:rPr>
          <w:b/>
          <w:bCs/>
          <w:sz w:val="22"/>
          <w:szCs w:val="22"/>
        </w:rPr>
        <w:t>Abstract</w:t>
      </w:r>
      <w:r w:rsidR="00F718D2">
        <w:rPr>
          <w:b/>
          <w:bCs/>
          <w:sz w:val="22"/>
          <w:szCs w:val="22"/>
        </w:rPr>
        <w:t xml:space="preserve">. </w:t>
      </w:r>
      <w:proofErr w:type="spellStart"/>
      <w:r w:rsidR="0040563F" w:rsidRPr="0040563F">
        <w:rPr>
          <w:lang w:val="en-ID"/>
        </w:rPr>
        <w:t>Penelitian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ini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bertujuan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untuk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membangun</w:t>
      </w:r>
      <w:proofErr w:type="spellEnd"/>
      <w:r w:rsidR="0040563F" w:rsidRPr="0040563F">
        <w:rPr>
          <w:lang w:val="en-ID"/>
        </w:rPr>
        <w:t xml:space="preserve"> dan </w:t>
      </w:r>
      <w:proofErr w:type="spellStart"/>
      <w:r w:rsidR="0040563F" w:rsidRPr="0040563F">
        <w:rPr>
          <w:lang w:val="en-ID"/>
        </w:rPr>
        <w:t>mengevaluasi</w:t>
      </w:r>
      <w:proofErr w:type="spellEnd"/>
      <w:r w:rsidR="0040563F" w:rsidRPr="0040563F">
        <w:rPr>
          <w:lang w:val="en-ID"/>
        </w:rPr>
        <w:t xml:space="preserve"> model </w:t>
      </w:r>
      <w:proofErr w:type="spellStart"/>
      <w:r w:rsidR="0040563F" w:rsidRPr="0040563F">
        <w:rPr>
          <w:lang w:val="en-ID"/>
        </w:rPr>
        <w:t>prediktif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keputusan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pembelian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mobil</w:t>
      </w:r>
      <w:proofErr w:type="spellEnd"/>
      <w:r w:rsidR="0040563F" w:rsidRPr="0040563F">
        <w:rPr>
          <w:lang w:val="en-ID"/>
        </w:rPr>
        <w:t xml:space="preserve"> oleh </w:t>
      </w:r>
      <w:proofErr w:type="spellStart"/>
      <w:r w:rsidR="0040563F" w:rsidRPr="0040563F">
        <w:rPr>
          <w:lang w:val="en-ID"/>
        </w:rPr>
        <w:t>calon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pelanggan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menggunakan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Regresi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Logistik</w:t>
      </w:r>
      <w:proofErr w:type="spellEnd"/>
      <w:r w:rsidR="0040563F" w:rsidRPr="0040563F">
        <w:rPr>
          <w:lang w:val="en-ID"/>
        </w:rPr>
        <w:t xml:space="preserve"> (Logistic Regression) </w:t>
      </w:r>
      <w:proofErr w:type="spellStart"/>
      <w:r w:rsidR="0040563F" w:rsidRPr="0040563F">
        <w:rPr>
          <w:lang w:val="en-ID"/>
        </w:rPr>
        <w:t>berdasarkan</w:t>
      </w:r>
      <w:proofErr w:type="spellEnd"/>
      <w:r w:rsidR="0040563F" w:rsidRPr="0040563F">
        <w:rPr>
          <w:lang w:val="en-ID"/>
        </w:rPr>
        <w:t xml:space="preserve"> data </w:t>
      </w:r>
      <w:proofErr w:type="spellStart"/>
      <w:r w:rsidR="0040563F" w:rsidRPr="0040563F">
        <w:rPr>
          <w:lang w:val="en-ID"/>
        </w:rPr>
        <w:t>survei</w:t>
      </w:r>
      <w:proofErr w:type="spellEnd"/>
      <w:r w:rsidR="0040563F" w:rsidRPr="0040563F">
        <w:rPr>
          <w:lang w:val="en-ID"/>
        </w:rPr>
        <w:t xml:space="preserve">. Fitur yang </w:t>
      </w:r>
      <w:proofErr w:type="spellStart"/>
      <w:r w:rsidR="0040563F" w:rsidRPr="0040563F">
        <w:rPr>
          <w:lang w:val="en-ID"/>
        </w:rPr>
        <w:t>digunakan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dalam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pemodelan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meliputi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Usia</w:t>
      </w:r>
      <w:proofErr w:type="spellEnd"/>
      <w:r w:rsidR="0040563F" w:rsidRPr="0040563F">
        <w:rPr>
          <w:lang w:val="en-ID"/>
        </w:rPr>
        <w:t xml:space="preserve">, </w:t>
      </w:r>
      <w:proofErr w:type="spellStart"/>
      <w:r w:rsidR="0040563F" w:rsidRPr="0040563F">
        <w:rPr>
          <w:lang w:val="en-ID"/>
        </w:rPr>
        <w:t>Penghasilan</w:t>
      </w:r>
      <w:proofErr w:type="spellEnd"/>
      <w:r w:rsidR="0040563F" w:rsidRPr="0040563F">
        <w:rPr>
          <w:lang w:val="en-ID"/>
        </w:rPr>
        <w:t xml:space="preserve">, Status, </w:t>
      </w:r>
      <w:proofErr w:type="spellStart"/>
      <w:r w:rsidR="0040563F" w:rsidRPr="0040563F">
        <w:rPr>
          <w:lang w:val="en-ID"/>
        </w:rPr>
        <w:t>Kelamin</w:t>
      </w:r>
      <w:proofErr w:type="spellEnd"/>
      <w:r w:rsidR="0040563F" w:rsidRPr="0040563F">
        <w:rPr>
          <w:lang w:val="en-ID"/>
        </w:rPr>
        <w:t xml:space="preserve">, dan </w:t>
      </w:r>
      <w:proofErr w:type="spellStart"/>
      <w:r w:rsidR="0040563F" w:rsidRPr="0040563F">
        <w:rPr>
          <w:lang w:val="en-ID"/>
        </w:rPr>
        <w:t>Jumlah</w:t>
      </w:r>
      <w:proofErr w:type="spellEnd"/>
      <w:r w:rsidR="0040563F" w:rsidRPr="0040563F">
        <w:rPr>
          <w:lang w:val="en-ID"/>
        </w:rPr>
        <w:t xml:space="preserve"> </w:t>
      </w:r>
      <w:proofErr w:type="spellStart"/>
      <w:r w:rsidR="0040563F" w:rsidRPr="0040563F">
        <w:rPr>
          <w:lang w:val="en-ID"/>
        </w:rPr>
        <w:t>Kepemilikan</w:t>
      </w:r>
      <w:proofErr w:type="spellEnd"/>
      <w:r w:rsidR="0040563F" w:rsidRPr="0040563F">
        <w:rPr>
          <w:lang w:val="en-ID"/>
        </w:rPr>
        <w:t xml:space="preserve"> Mobil.</w:t>
      </w:r>
      <w:r w:rsidR="00E13BB8">
        <w:t xml:space="preserve"> </w:t>
      </w:r>
    </w:p>
    <w:p w14:paraId="2889B715" w14:textId="6802AE13" w:rsidR="00074515" w:rsidRPr="00CE2C50" w:rsidRDefault="00F718D2" w:rsidP="00F718D2">
      <w:pPr>
        <w:pStyle w:val="IOP-CS-Affiliation"/>
        <w:spacing w:after="360"/>
        <w:jc w:val="both"/>
        <w:rPr>
          <w:lang w:val="en-US"/>
        </w:rPr>
      </w:pPr>
      <w:r>
        <w:rPr>
          <w:rStyle w:val="Strong"/>
        </w:rPr>
        <w:t xml:space="preserve">Kata </w:t>
      </w:r>
      <w:proofErr w:type="spellStart"/>
      <w:r>
        <w:rPr>
          <w:rStyle w:val="Strong"/>
        </w:rPr>
        <w:t>Kunci</w:t>
      </w:r>
      <w:proofErr w:type="spellEnd"/>
      <w:r>
        <w:rPr>
          <w:rStyle w:val="Strong"/>
        </w:rPr>
        <w:t>:</w:t>
      </w:r>
      <w:r>
        <w:t xml:space="preserve"> </w:t>
      </w:r>
      <w:proofErr w:type="spellStart"/>
      <w:r w:rsidR="0040563F">
        <w:t>Regresi</w:t>
      </w:r>
      <w:proofErr w:type="spellEnd"/>
      <w:r w:rsidR="0040563F">
        <w:t xml:space="preserve"> </w:t>
      </w:r>
      <w:proofErr w:type="spellStart"/>
      <w:r w:rsidR="0040563F">
        <w:t>Logistik</w:t>
      </w:r>
      <w:proofErr w:type="spellEnd"/>
      <w:r w:rsidR="0040563F">
        <w:t xml:space="preserve">, </w:t>
      </w:r>
      <w:proofErr w:type="spellStart"/>
      <w:r w:rsidR="0040563F">
        <w:t>Prediksi</w:t>
      </w:r>
      <w:proofErr w:type="spellEnd"/>
      <w:r w:rsidR="0040563F">
        <w:t xml:space="preserve"> </w:t>
      </w:r>
      <w:proofErr w:type="spellStart"/>
      <w:r w:rsidR="0040563F">
        <w:t>Pembelian</w:t>
      </w:r>
      <w:proofErr w:type="spellEnd"/>
      <w:r w:rsidR="0040563F">
        <w:t xml:space="preserve">, Odds Ratio, </w:t>
      </w:r>
      <w:proofErr w:type="spellStart"/>
      <w:r w:rsidR="0040563F">
        <w:t>Akurasi</w:t>
      </w:r>
      <w:proofErr w:type="spellEnd"/>
      <w:r w:rsidR="0040563F">
        <w:t xml:space="preserve">, </w:t>
      </w:r>
      <w:proofErr w:type="spellStart"/>
      <w:r w:rsidR="0040563F">
        <w:t>Regresi</w:t>
      </w:r>
      <w:proofErr w:type="spellEnd"/>
      <w:r w:rsidR="0040563F">
        <w:t xml:space="preserve">, </w:t>
      </w:r>
      <w:proofErr w:type="spellStart"/>
      <w:r w:rsidR="0040563F">
        <w:t>Logistik</w:t>
      </w:r>
      <w:proofErr w:type="spellEnd"/>
      <w:r w:rsidR="0040563F">
        <w:t xml:space="preserve">, </w:t>
      </w:r>
      <w:proofErr w:type="spellStart"/>
      <w:r w:rsidR="0040563F">
        <w:t>DataSurvei</w:t>
      </w:r>
      <w:proofErr w:type="spellEnd"/>
      <w:r w:rsidR="0040563F">
        <w:t xml:space="preserve">, Model </w:t>
      </w:r>
      <w:proofErr w:type="spellStart"/>
      <w:r w:rsidR="0040563F">
        <w:t>Prediktif</w:t>
      </w:r>
      <w:proofErr w:type="spellEnd"/>
    </w:p>
    <w:p w14:paraId="4D0A1791" w14:textId="633F1A21" w:rsidR="00783DE2" w:rsidRPr="00783DE2" w:rsidRDefault="00F718D2" w:rsidP="00783DE2">
      <w:pPr>
        <w:pStyle w:val="IOP-CS-SectionHead"/>
      </w:pPr>
      <w:r>
        <w:t>1</w:t>
      </w:r>
      <w:r w:rsidR="00D25E3D">
        <w:t xml:space="preserve">.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Koding</w:t>
      </w:r>
      <w:proofErr w:type="spellEnd"/>
      <w:r w:rsidR="003779CC">
        <w:t xml:space="preserve"> </w:t>
      </w:r>
      <w:r>
        <w:t>Program</w:t>
      </w:r>
      <w:r w:rsidR="00783DE2" w:rsidRPr="007B56C8">
        <w:rPr>
          <w:color w:val="FF0000"/>
        </w:rPr>
        <w:t xml:space="preserve"> </w:t>
      </w:r>
    </w:p>
    <w:p w14:paraId="47AE5905" w14:textId="348FF9B9" w:rsidR="00A73804" w:rsidRPr="00D222C6" w:rsidRDefault="009371CA" w:rsidP="00F718D2">
      <w:pPr>
        <w:pStyle w:val="IOP-CS-SubsectionHeading"/>
        <w:rPr>
          <w:rStyle w:val="rynqvb"/>
          <w:i w:val="0"/>
          <w:iCs w:val="0"/>
          <w:lang w:val="id-ID"/>
        </w:rPr>
      </w:pPr>
      <w:r w:rsidRPr="00D222C6">
        <w:rPr>
          <w:i w:val="0"/>
          <w:iCs w:val="0"/>
        </w:rPr>
        <w:t>1</w:t>
      </w:r>
      <w:r w:rsidR="00372877">
        <w:rPr>
          <w:i w:val="0"/>
          <w:iCs w:val="0"/>
        </w:rPr>
        <w:t>.</w:t>
      </w:r>
      <w:r w:rsidRPr="00D222C6">
        <w:rPr>
          <w:i w:val="0"/>
          <w:iCs w:val="0"/>
        </w:rPr>
        <w:t xml:space="preserve"> </w:t>
      </w:r>
      <w:r w:rsidR="00F718D2" w:rsidRPr="00D222C6">
        <w:rPr>
          <w:i w:val="0"/>
          <w:iCs w:val="0"/>
        </w:rPr>
        <w:t>Import Library</w:t>
      </w:r>
    </w:p>
    <w:p w14:paraId="6AC6B729" w14:textId="765F1E1D" w:rsidR="00F718D2" w:rsidRPr="00F718D2" w:rsidRDefault="00F10E9B" w:rsidP="00F718D2">
      <w:pPr>
        <w:pStyle w:val="IOP-CS-BodyNoIndent"/>
        <w:rPr>
          <w:lang w:val="id-ID"/>
        </w:rPr>
      </w:pPr>
      <w:r w:rsidRPr="00F10E9B">
        <w:rPr>
          <w:noProof/>
          <w:lang w:val="id-ID"/>
        </w:rPr>
        <w:drawing>
          <wp:inline distT="0" distB="0" distL="0" distR="0" wp14:anchorId="2E6B1511" wp14:editId="4C1C57BF">
            <wp:extent cx="5731510" cy="2135505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35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DCE9EA" w14:textId="5A2AA405" w:rsidR="00B757F4" w:rsidRDefault="00F10E9B" w:rsidP="00594B5D">
      <w:pPr>
        <w:pStyle w:val="IOP-CS-BodyText"/>
      </w:pP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import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library yang </w:t>
      </w:r>
      <w:proofErr w:type="spellStart"/>
      <w:r>
        <w:t>dibutuhkan</w:t>
      </w:r>
      <w:proofErr w:type="spellEnd"/>
      <w:r>
        <w:t xml:space="preserve">. Library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dan </w:t>
      </w:r>
      <w:proofErr w:type="spellStart"/>
      <w:r>
        <w:t>modul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agar proses </w:t>
      </w:r>
      <w:proofErr w:type="spellStart"/>
      <w:r>
        <w:t>pemodelan</w:t>
      </w:r>
      <w:proofErr w:type="spellEnd"/>
      <w:r>
        <w:t xml:space="preserve">, </w:t>
      </w:r>
      <w:proofErr w:type="spellStart"/>
      <w:r>
        <w:t>analisis</w:t>
      </w:r>
      <w:proofErr w:type="spellEnd"/>
      <w:r>
        <w:t xml:space="preserve"> data, dan </w:t>
      </w:r>
      <w:proofErr w:type="spellStart"/>
      <w:r>
        <w:t>visualisas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dan </w:t>
      </w:r>
      <w:proofErr w:type="spellStart"/>
      <w:r>
        <w:t>efisien</w:t>
      </w:r>
      <w:proofErr w:type="spellEnd"/>
      <w:r>
        <w:t>.</w:t>
      </w:r>
      <w:r>
        <w:t xml:space="preserve"> </w:t>
      </w:r>
    </w:p>
    <w:p w14:paraId="76006D98" w14:textId="77777777" w:rsidR="00F10E9B" w:rsidRDefault="00F10E9B" w:rsidP="00594B5D">
      <w:pPr>
        <w:pStyle w:val="IOP-CS-BodyText"/>
      </w:pPr>
    </w:p>
    <w:p w14:paraId="7589CD82" w14:textId="2A7C5A06" w:rsidR="00B757F4" w:rsidRPr="00D222C6" w:rsidRDefault="00372877" w:rsidP="00B757F4">
      <w:pPr>
        <w:pStyle w:val="IOP-CS-BodyText"/>
        <w:ind w:firstLine="0"/>
        <w:rPr>
          <w:noProof/>
        </w:rPr>
      </w:pPr>
      <w:r>
        <w:rPr>
          <w:noProof/>
        </w:rPr>
        <w:t>2.</w:t>
      </w:r>
      <w:r w:rsidR="00B757F4" w:rsidRPr="00D222C6">
        <w:rPr>
          <w:noProof/>
        </w:rPr>
        <w:t xml:space="preserve"> M</w:t>
      </w:r>
      <w:r w:rsidR="007A0A56">
        <w:rPr>
          <w:noProof/>
        </w:rPr>
        <w:t>embaca File Dataset CSV</w:t>
      </w:r>
    </w:p>
    <w:p w14:paraId="3D5B784D" w14:textId="0FB7A0DD" w:rsidR="00B757F4" w:rsidRPr="00B757F4" w:rsidRDefault="007A0A56" w:rsidP="00B757F4">
      <w:pPr>
        <w:pStyle w:val="IOP-CS-BodyText"/>
        <w:ind w:firstLine="0"/>
        <w:rPr>
          <w:noProof/>
        </w:rPr>
      </w:pPr>
      <w:r w:rsidRPr="007A0A56">
        <w:rPr>
          <w:noProof/>
        </w:rPr>
        <w:drawing>
          <wp:inline distT="0" distB="0" distL="0" distR="0" wp14:anchorId="12A2E5ED" wp14:editId="313C3799">
            <wp:extent cx="5731510" cy="1285875"/>
            <wp:effectExtent l="0" t="0" r="254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285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EE46B8" w14:textId="0FD88991" w:rsidR="00B757F4" w:rsidRDefault="007A0A56" w:rsidP="00B757F4">
      <w:pPr>
        <w:pStyle w:val="IOP-CS-BodyText"/>
        <w:ind w:firstLine="0"/>
      </w:pPr>
      <w:proofErr w:type="spellStart"/>
      <w:r>
        <w:lastRenderedPageBreak/>
        <w:t>Selanjutnya</w:t>
      </w:r>
      <w:proofErr w:type="spellEnd"/>
      <w:r>
        <w:t xml:space="preserve">, </w:t>
      </w:r>
      <w:proofErr w:type="spellStart"/>
      <w:r>
        <w:t>menggunakan</w:t>
      </w:r>
      <w:proofErr w:type="spellEnd"/>
      <w:r>
        <w:t xml:space="preserve"> library Pandas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file data. </w:t>
      </w:r>
      <w:proofErr w:type="spellStart"/>
      <w:r>
        <w:t>Variabel</w:t>
      </w:r>
      <w:proofErr w:type="spellEnd"/>
      <w:r>
        <w:t xml:space="preserve"> path </w:t>
      </w:r>
      <w:proofErr w:type="spellStart"/>
      <w:r>
        <w:t>menyimpan</w:t>
      </w:r>
      <w:proofErr w:type="spellEnd"/>
      <w:r>
        <w:t xml:space="preserve"> </w:t>
      </w:r>
      <w:proofErr w:type="spellStart"/>
      <w:r>
        <w:t>lokasi</w:t>
      </w:r>
      <w:proofErr w:type="spellEnd"/>
      <w:r>
        <w:t xml:space="preserve"> folder di Google Drive / </w:t>
      </w:r>
      <w:proofErr w:type="spellStart"/>
      <w:r>
        <w:t>tempat</w:t>
      </w:r>
      <w:proofErr w:type="spellEnd"/>
      <w:r>
        <w:t xml:space="preserve"> file dataset </w:t>
      </w:r>
      <w:proofErr w:type="spellStart"/>
      <w:r>
        <w:t>berada</w:t>
      </w:r>
      <w:proofErr w:type="spellEnd"/>
      <w:r>
        <w:t xml:space="preserve">. </w:t>
      </w:r>
      <w:proofErr w:type="spellStart"/>
      <w:r>
        <w:t>Fungsi</w:t>
      </w:r>
      <w:proofErr w:type="spellEnd"/>
      <w:r>
        <w:t xml:space="preserve"> </w:t>
      </w:r>
      <w:proofErr w:type="spellStart"/>
      <w:proofErr w:type="gramStart"/>
      <w:r>
        <w:t>pd.read</w:t>
      </w:r>
      <w:proofErr w:type="gramEnd"/>
      <w:r>
        <w:t>_csv</w:t>
      </w:r>
      <w:proofErr w:type="spellEnd"/>
      <w:r>
        <w:t xml:space="preserve">()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file </w:t>
      </w:r>
      <w:proofErr w:type="spellStart"/>
      <w:r>
        <w:t>tersebut</w:t>
      </w:r>
      <w:proofErr w:type="spellEnd"/>
      <w:r>
        <w:t xml:space="preserve"> dan </w:t>
      </w:r>
      <w:proofErr w:type="spellStart"/>
      <w:r>
        <w:t>menyimpannya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DataFrame</w:t>
      </w:r>
      <w:proofErr w:type="spellEnd"/>
      <w:r>
        <w:t>.</w:t>
      </w:r>
    </w:p>
    <w:p w14:paraId="01223C99" w14:textId="77777777" w:rsidR="007A0A56" w:rsidRDefault="007A0A56" w:rsidP="00B757F4">
      <w:pPr>
        <w:pStyle w:val="IOP-CS-BodyText"/>
        <w:ind w:firstLine="0"/>
      </w:pPr>
    </w:p>
    <w:p w14:paraId="4F436693" w14:textId="0371C8B1" w:rsidR="00B757F4" w:rsidRDefault="00B757F4" w:rsidP="00B757F4">
      <w:pPr>
        <w:pStyle w:val="IOP-CS-BodyText"/>
        <w:ind w:firstLine="0"/>
      </w:pPr>
      <w:r>
        <w:t>3</w:t>
      </w:r>
      <w:r w:rsidR="00372877">
        <w:t>.</w:t>
      </w:r>
      <w:r>
        <w:t xml:space="preserve"> </w:t>
      </w:r>
      <w:proofErr w:type="spellStart"/>
      <w:r w:rsidR="007A0A56">
        <w:t>Melihat</w:t>
      </w:r>
      <w:proofErr w:type="spellEnd"/>
      <w:r w:rsidR="007A0A56">
        <w:t xml:space="preserve"> </w:t>
      </w:r>
      <w:proofErr w:type="spellStart"/>
      <w:r w:rsidR="007A0A56">
        <w:t>Informasi</w:t>
      </w:r>
      <w:proofErr w:type="spellEnd"/>
      <w:r w:rsidR="007A0A56">
        <w:t xml:space="preserve"> Umum Dataset</w:t>
      </w:r>
    </w:p>
    <w:p w14:paraId="1528EC40" w14:textId="77777777" w:rsidR="007E1A86" w:rsidRDefault="007E1A86" w:rsidP="00B757F4">
      <w:pPr>
        <w:pStyle w:val="IOP-CS-BodyText"/>
        <w:ind w:firstLine="0"/>
      </w:pPr>
    </w:p>
    <w:p w14:paraId="1F34B4D6" w14:textId="3FF9B0F3" w:rsidR="00B757F4" w:rsidRDefault="00986AD8" w:rsidP="00B757F4">
      <w:pPr>
        <w:pStyle w:val="IOP-CS-BodyText"/>
        <w:ind w:firstLine="0"/>
      </w:pPr>
      <w:r w:rsidRPr="00986AD8">
        <w:rPr>
          <w:noProof/>
        </w:rPr>
        <w:drawing>
          <wp:inline distT="0" distB="0" distL="0" distR="0" wp14:anchorId="69063CCE" wp14:editId="40FE83FE">
            <wp:extent cx="5731510" cy="617855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17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E2BC10" w14:textId="3C20D13F" w:rsidR="007E1A86" w:rsidRDefault="007A0A56" w:rsidP="007E1A86">
      <w:pPr>
        <w:pStyle w:val="IOP-CS-BodyText"/>
        <w:ind w:firstLine="0"/>
      </w:pPr>
      <w:r w:rsidRPr="007A0A56">
        <w:t xml:space="preserve">Langkah </w:t>
      </w:r>
      <w:proofErr w:type="spellStart"/>
      <w:r w:rsidRPr="007A0A56">
        <w:t>selanjutnya</w:t>
      </w:r>
      <w:proofErr w:type="spellEnd"/>
      <w:r w:rsidRPr="007A0A56">
        <w:t xml:space="preserve"> </w:t>
      </w:r>
      <w:proofErr w:type="spellStart"/>
      <w:r w:rsidRPr="007A0A56">
        <w:t>adalah</w:t>
      </w:r>
      <w:proofErr w:type="spellEnd"/>
      <w:r w:rsidRPr="007A0A56">
        <w:t xml:space="preserve"> </w:t>
      </w:r>
      <w:proofErr w:type="spellStart"/>
      <w:r w:rsidRPr="007A0A56">
        <w:t>membaca</w:t>
      </w:r>
      <w:proofErr w:type="spellEnd"/>
      <w:r w:rsidRPr="007A0A56">
        <w:t xml:space="preserve"> dataset </w:t>
      </w:r>
      <w:r>
        <w:t>calonpembelimobil</w:t>
      </w:r>
      <w:r w:rsidRPr="007A0A56">
        <w:t xml:space="preserve">t.csv </w:t>
      </w:r>
      <w:proofErr w:type="spellStart"/>
      <w:r w:rsidRPr="007A0A56">
        <w:t>menggunakan</w:t>
      </w:r>
      <w:proofErr w:type="spellEnd"/>
      <w:r w:rsidRPr="007A0A56">
        <w:t xml:space="preserve"> library pandas, </w:t>
      </w:r>
      <w:proofErr w:type="spellStart"/>
      <w:r w:rsidRPr="007A0A56">
        <w:t>kemudian</w:t>
      </w:r>
      <w:proofErr w:type="spellEnd"/>
      <w:r w:rsidRPr="007A0A56">
        <w:t xml:space="preserve"> </w:t>
      </w:r>
      <w:proofErr w:type="spellStart"/>
      <w:r w:rsidRPr="007A0A56">
        <w:t>menampilkan</w:t>
      </w:r>
      <w:proofErr w:type="spellEnd"/>
      <w:r w:rsidRPr="007A0A56">
        <w:t xml:space="preserve"> </w:t>
      </w:r>
      <w:proofErr w:type="spellStart"/>
      <w:r w:rsidRPr="007A0A56">
        <w:t>informasi</w:t>
      </w:r>
      <w:proofErr w:type="spellEnd"/>
      <w:r w:rsidRPr="007A0A56">
        <w:t xml:space="preserve"> </w:t>
      </w:r>
      <w:proofErr w:type="spellStart"/>
      <w:r w:rsidRPr="007A0A56">
        <w:t>struktur</w:t>
      </w:r>
      <w:proofErr w:type="spellEnd"/>
      <w:r w:rsidRPr="007A0A56">
        <w:t xml:space="preserve"> data </w:t>
      </w:r>
      <w:proofErr w:type="spellStart"/>
      <w:r w:rsidRPr="007A0A56">
        <w:t>menggunakan</w:t>
      </w:r>
      <w:proofErr w:type="spellEnd"/>
      <w:r w:rsidRPr="007A0A56">
        <w:t xml:space="preserve"> </w:t>
      </w:r>
      <w:proofErr w:type="spellStart"/>
      <w:r w:rsidRPr="007A0A56">
        <w:t>fungsi</w:t>
      </w:r>
      <w:proofErr w:type="spellEnd"/>
      <w:r w:rsidRPr="007A0A56">
        <w:t xml:space="preserve"> </w:t>
      </w:r>
      <w:proofErr w:type="gramStart"/>
      <w:r w:rsidRPr="007A0A56">
        <w:t>df.info(</w:t>
      </w:r>
      <w:proofErr w:type="gramEnd"/>
      <w:r w:rsidRPr="007A0A56">
        <w:t xml:space="preserve">). </w:t>
      </w:r>
      <w:proofErr w:type="spellStart"/>
      <w:r w:rsidRPr="007A0A56">
        <w:t>Berdasarkan</w:t>
      </w:r>
      <w:proofErr w:type="spellEnd"/>
      <w:r w:rsidRPr="007A0A56">
        <w:t xml:space="preserve"> </w:t>
      </w:r>
      <w:proofErr w:type="spellStart"/>
      <w:r w:rsidRPr="007A0A56">
        <w:t>hasil</w:t>
      </w:r>
      <w:proofErr w:type="spellEnd"/>
      <w:r w:rsidRPr="007A0A56">
        <w:t xml:space="preserve"> </w:t>
      </w:r>
      <w:proofErr w:type="spellStart"/>
      <w:r w:rsidRPr="007A0A56">
        <w:t>dari</w:t>
      </w:r>
      <w:proofErr w:type="spellEnd"/>
      <w:r w:rsidRPr="007A0A56">
        <w:t xml:space="preserve"> </w:t>
      </w:r>
      <w:proofErr w:type="gramStart"/>
      <w:r w:rsidRPr="007A0A56">
        <w:t>df.info(</w:t>
      </w:r>
      <w:proofErr w:type="gramEnd"/>
      <w:r w:rsidRPr="007A0A56">
        <w:t>)</w:t>
      </w:r>
    </w:p>
    <w:p w14:paraId="52083C4C" w14:textId="77777777" w:rsidR="007A0A56" w:rsidRDefault="007A0A56" w:rsidP="007E1A86">
      <w:pPr>
        <w:pStyle w:val="IOP-CS-BodyText"/>
        <w:ind w:firstLine="0"/>
      </w:pPr>
    </w:p>
    <w:p w14:paraId="72258191" w14:textId="447AE9DE" w:rsidR="007E1A86" w:rsidRDefault="007E1A86" w:rsidP="007E1A86">
      <w:pPr>
        <w:pStyle w:val="IOP-CS-BodyText"/>
        <w:ind w:firstLine="0"/>
      </w:pPr>
      <w:r>
        <w:t>4</w:t>
      </w:r>
      <w:r w:rsidR="00372877">
        <w:t>.</w:t>
      </w:r>
      <w:r>
        <w:t xml:space="preserve"> </w:t>
      </w:r>
      <w:proofErr w:type="spellStart"/>
      <w:r w:rsidR="00372877">
        <w:t>DataPre</w:t>
      </w:r>
      <w:proofErr w:type="spellEnd"/>
      <w:r w:rsidR="00372877">
        <w:t>-processing</w:t>
      </w:r>
    </w:p>
    <w:p w14:paraId="4DA1AC1C" w14:textId="4DAE37D0" w:rsidR="007E1A86" w:rsidRDefault="00372877" w:rsidP="00372877">
      <w:pPr>
        <w:pStyle w:val="IOP-CS-BodyText"/>
        <w:ind w:firstLine="0"/>
        <w:jc w:val="left"/>
        <w:rPr>
          <w:noProof/>
        </w:rPr>
      </w:pPr>
      <w:r>
        <w:t>1.4 Cek Missing Value</w:t>
      </w:r>
    </w:p>
    <w:p w14:paraId="2F9FF550" w14:textId="63EF2790" w:rsidR="00B427E1" w:rsidRDefault="00B427E1" w:rsidP="00372877">
      <w:pPr>
        <w:pStyle w:val="IOP-CS-BodyText"/>
        <w:ind w:firstLine="0"/>
        <w:jc w:val="left"/>
      </w:pPr>
      <w:r w:rsidRPr="00B427E1">
        <w:drawing>
          <wp:inline distT="0" distB="0" distL="0" distR="0" wp14:anchorId="68CDA48A" wp14:editId="342E2B2F">
            <wp:extent cx="3000794" cy="3982006"/>
            <wp:effectExtent l="0" t="0" r="952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000794" cy="39820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A9E221" w14:textId="1815A3E8" w:rsidR="004B1D31" w:rsidRDefault="00B427E1" w:rsidP="007E1A86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mastikan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pakah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erdapat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 yang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hilang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tiap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lom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. Hasil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unjukkan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luruh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lom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(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D</w:t>
      </w:r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ia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, Status</w:t>
      </w:r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elamin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miliki_mobil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nghasilan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eli_mobil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miliki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nilai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0 pada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jumlah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missing value.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rtinya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idak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da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song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hingga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set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pat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langsung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anpa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proses </w:t>
      </w:r>
      <w:proofErr w:type="spellStart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mputasi</w:t>
      </w:r>
      <w:proofErr w:type="spellEnd"/>
      <w:r w:rsidRPr="00B427E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.</w:t>
      </w:r>
    </w:p>
    <w:p w14:paraId="113DA7B8" w14:textId="77777777" w:rsidR="00B427E1" w:rsidRDefault="00B427E1" w:rsidP="007E1A86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077A262" w14:textId="346B72AE" w:rsidR="004B1D31" w:rsidRDefault="004B1D31" w:rsidP="007E1A86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1.5 </w:t>
      </w:r>
      <w:r w:rsidR="00B427E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Mapping Kolom </w:t>
      </w:r>
      <w:proofErr w:type="spellStart"/>
      <w:r w:rsidR="00B427E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ategori</w:t>
      </w:r>
      <w:proofErr w:type="spellEnd"/>
      <w:r w:rsidR="00B427E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="00B427E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</w:t>
      </w:r>
      <w:proofErr w:type="spellEnd"/>
      <w:r w:rsidR="00B427E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="00B427E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ntuk</w:t>
      </w:r>
      <w:proofErr w:type="spellEnd"/>
      <w:r w:rsidR="00B427E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="00B427E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umerik</w:t>
      </w:r>
      <w:proofErr w:type="spellEnd"/>
    </w:p>
    <w:p w14:paraId="458F04AB" w14:textId="76B41CE8" w:rsidR="004B1D31" w:rsidRDefault="00E06B3E" w:rsidP="007E1A86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06B3E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76C5E4B8" wp14:editId="0D6A7D73">
            <wp:extent cx="5731510" cy="2184400"/>
            <wp:effectExtent l="0" t="0" r="2540" b="635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8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46DC74" w14:textId="5F26C405" w:rsidR="00A0614C" w:rsidRDefault="00EE7007" w:rsidP="00A061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Kode di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tas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ubah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nilai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eks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jadi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entuk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numerik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agar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pat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proses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model</w:t>
      </w:r>
    </w:p>
    <w:p w14:paraId="6D3AECF9" w14:textId="77777777" w:rsidR="00EE7007" w:rsidRDefault="00EE7007" w:rsidP="00A061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7304444" w14:textId="2A33C0EE" w:rsidR="00A0614C" w:rsidRPr="00A0614C" w:rsidRDefault="00A0614C" w:rsidP="00EE7007">
      <w:pPr>
        <w:pStyle w:val="NormalWeb"/>
        <w:rPr>
          <w:rFonts w:eastAsia="Times New Roman"/>
          <w:kern w:val="0"/>
          <w:lang w:val="en-ID" w:eastAsia="en-ID"/>
          <w14:ligatures w14:val="none"/>
        </w:rPr>
      </w:pPr>
      <w:r>
        <w:rPr>
          <w:rFonts w:eastAsia="Times New Roman"/>
          <w:kern w:val="0"/>
          <w:lang w:val="en-ID" w:eastAsia="en-ID"/>
          <w14:ligatures w14:val="none"/>
        </w:rPr>
        <w:t xml:space="preserve">1.6 </w:t>
      </w:r>
      <w:proofErr w:type="spellStart"/>
      <w:r w:rsidR="00EE7007" w:rsidRPr="00EE7007">
        <w:rPr>
          <w:rFonts w:eastAsia="Times New Roman"/>
          <w:kern w:val="0"/>
          <w:lang w:val="en-ID" w:eastAsia="en-ID"/>
          <w14:ligatures w14:val="none"/>
        </w:rPr>
        <w:t>Analisis</w:t>
      </w:r>
      <w:proofErr w:type="spellEnd"/>
      <w:r w:rsidR="00EE7007" w:rsidRPr="00EE7007">
        <w:rPr>
          <w:rFonts w:eastAsia="Times New Roman"/>
          <w:kern w:val="0"/>
          <w:lang w:val="en-ID" w:eastAsia="en-ID"/>
          <w14:ligatures w14:val="none"/>
        </w:rPr>
        <w:t xml:space="preserve"> </w:t>
      </w:r>
      <w:proofErr w:type="spellStart"/>
      <w:r w:rsidR="00EE7007" w:rsidRPr="00EE7007">
        <w:rPr>
          <w:rFonts w:eastAsia="Times New Roman"/>
          <w:kern w:val="0"/>
          <w:lang w:val="en-ID" w:eastAsia="en-ID"/>
          <w14:ligatures w14:val="none"/>
        </w:rPr>
        <w:t>Korelasi</w:t>
      </w:r>
      <w:proofErr w:type="spellEnd"/>
      <w:r w:rsidR="00EE7007" w:rsidRPr="00EE7007">
        <w:rPr>
          <w:rFonts w:eastAsia="Times New Roman"/>
          <w:kern w:val="0"/>
          <w:lang w:val="en-ID" w:eastAsia="en-ID"/>
          <w14:ligatures w14:val="none"/>
        </w:rPr>
        <w:t xml:space="preserve"> Antar </w:t>
      </w:r>
      <w:proofErr w:type="spellStart"/>
      <w:r w:rsidR="00EE7007" w:rsidRPr="00EE7007">
        <w:rPr>
          <w:rFonts w:eastAsia="Times New Roman"/>
          <w:kern w:val="0"/>
          <w:lang w:val="en-ID" w:eastAsia="en-ID"/>
          <w14:ligatures w14:val="none"/>
        </w:rPr>
        <w:t>Variabel</w:t>
      </w:r>
      <w:proofErr w:type="spellEnd"/>
      <w:r w:rsidR="00EE7007" w:rsidRPr="00EE7007">
        <w:rPr>
          <w:rFonts w:eastAsia="Times New Roman"/>
          <w:kern w:val="0"/>
          <w:lang w:val="en-ID" w:eastAsia="en-ID"/>
          <w14:ligatures w14:val="none"/>
        </w:rPr>
        <w:t xml:space="preserve"> </w:t>
      </w:r>
      <w:proofErr w:type="spellStart"/>
      <w:r w:rsidR="00EE7007" w:rsidRPr="00EE7007">
        <w:rPr>
          <w:rFonts w:eastAsia="Times New Roman"/>
          <w:kern w:val="0"/>
          <w:lang w:val="en-ID" w:eastAsia="en-ID"/>
          <w14:ligatures w14:val="none"/>
        </w:rPr>
        <w:t>Numerik</w:t>
      </w:r>
      <w:proofErr w:type="spellEnd"/>
    </w:p>
    <w:p w14:paraId="0A0FB9F2" w14:textId="308F7150" w:rsidR="00CF735A" w:rsidRDefault="00EE7007" w:rsidP="004B1D31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09FACB54" wp14:editId="52293E21">
            <wp:extent cx="5731510" cy="2355850"/>
            <wp:effectExtent l="0" t="0" r="2540" b="635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55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784256" w14:textId="77777777" w:rsidR="00EE7007" w:rsidRPr="00EE7007" w:rsidRDefault="00EE7007" w:rsidP="00EE700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hitung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triks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relasi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umerik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proofErr w:type="gram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.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orr</w:t>
      </w:r>
      <w:proofErr w:type="spellEnd"/>
      <w:proofErr w:type="gram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umeric_only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True) dan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yimpannya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lam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orr_matrix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4162DE00" w14:textId="37EBA132" w:rsidR="00FA7122" w:rsidRDefault="00FA7122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9B7A6CC" w14:textId="6F3BF2B4" w:rsidR="00EE7007" w:rsidRDefault="00FA7122" w:rsidP="00EE7007">
      <w:pPr>
        <w:pStyle w:val="NormalWeb"/>
        <w:rPr>
          <w:rFonts w:eastAsia="Times New Roman"/>
          <w:kern w:val="0"/>
          <w:lang w:val="en-ID" w:eastAsia="en-ID"/>
          <w14:ligatures w14:val="none"/>
        </w:rPr>
      </w:pPr>
      <w:r>
        <w:rPr>
          <w:rFonts w:eastAsia="Times New Roman"/>
          <w:kern w:val="0"/>
          <w:lang w:val="en-ID" w:eastAsia="en-ID"/>
          <w14:ligatures w14:val="none"/>
        </w:rPr>
        <w:t xml:space="preserve">1.7 </w:t>
      </w:r>
      <w:proofErr w:type="spellStart"/>
      <w:r w:rsidR="00EE7007" w:rsidRPr="00EE7007">
        <w:rPr>
          <w:rFonts w:eastAsia="Times New Roman"/>
          <w:kern w:val="0"/>
          <w:lang w:val="en-ID" w:eastAsia="en-ID"/>
          <w14:ligatures w14:val="none"/>
        </w:rPr>
        <w:t>Visualisasi</w:t>
      </w:r>
      <w:proofErr w:type="spellEnd"/>
      <w:r w:rsidR="00EE7007" w:rsidRPr="00EE7007">
        <w:rPr>
          <w:rFonts w:eastAsia="Times New Roman"/>
          <w:kern w:val="0"/>
          <w:lang w:val="en-ID" w:eastAsia="en-ID"/>
          <w14:ligatures w14:val="none"/>
        </w:rPr>
        <w:t xml:space="preserve"> Heatmap </w:t>
      </w:r>
      <w:proofErr w:type="spellStart"/>
      <w:r w:rsidR="00EE7007" w:rsidRPr="00EE7007">
        <w:rPr>
          <w:rFonts w:eastAsia="Times New Roman"/>
          <w:kern w:val="0"/>
          <w:lang w:val="en-ID" w:eastAsia="en-ID"/>
          <w14:ligatures w14:val="none"/>
        </w:rPr>
        <w:t>Korelasi</w:t>
      </w:r>
      <w:proofErr w:type="spellEnd"/>
    </w:p>
    <w:p w14:paraId="69DAE7B6" w14:textId="0AA8EB36" w:rsidR="00EE7007" w:rsidRPr="00EE7007" w:rsidRDefault="00EE7007" w:rsidP="00EE7007">
      <w:pPr>
        <w:pStyle w:val="NormalWeb"/>
        <w:rPr>
          <w:rFonts w:eastAsia="Times New Roman"/>
          <w:kern w:val="0"/>
          <w:lang w:val="en-ID" w:eastAsia="en-ID"/>
          <w14:ligatures w14:val="none"/>
        </w:rPr>
      </w:pPr>
      <w:r w:rsidRPr="00EE7007">
        <w:rPr>
          <w:rFonts w:eastAsia="Times New Roman"/>
          <w:kern w:val="0"/>
          <w:lang w:val="en-ID" w:eastAsia="en-ID"/>
          <w14:ligatures w14:val="none"/>
        </w:rPr>
        <w:lastRenderedPageBreak/>
        <w:drawing>
          <wp:inline distT="0" distB="0" distL="0" distR="0" wp14:anchorId="0D543BDB" wp14:editId="10E7767D">
            <wp:extent cx="5731510" cy="3563620"/>
            <wp:effectExtent l="0" t="0" r="254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6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E8FEC4" w14:textId="088C3644" w:rsidR="00301FD0" w:rsidRDefault="00EE7007" w:rsidP="00EE700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heatmap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relasi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eaborn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proofErr w:type="gram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lt.figure</w:t>
      </w:r>
      <w:proofErr w:type="spellEnd"/>
      <w:proofErr w:type="gram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gsize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(10, 8)),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ns.heatmap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orr_matrix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nnot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True,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map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='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oolwarm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,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mt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".2f", linewidths=0.5), dan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lt.title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('Heatmap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relasi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Antar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umerik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)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isualisasi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hubungan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ntar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ariabel</w:t>
      </w:r>
      <w:proofErr w:type="spellEnd"/>
      <w:r w:rsidRP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08D6BC05" w14:textId="0CC3D084" w:rsidR="00301FD0" w:rsidRDefault="008D0DCD" w:rsidP="00301FD0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5.</w:t>
      </w:r>
      <w:r w:rsidR="00301FD0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mbagian</w:t>
      </w:r>
      <w:proofErr w:type="spellEnd"/>
      <w:r w:rsidR="00EE7007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set (Training dan Testing)</w:t>
      </w:r>
    </w:p>
    <w:p w14:paraId="07F688A7" w14:textId="5B78013C" w:rsidR="008D0DCD" w:rsidRPr="00301FD0" w:rsidRDefault="008D0DCD" w:rsidP="00301FD0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5.1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entukan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Fitur dan Target</w:t>
      </w:r>
    </w:p>
    <w:p w14:paraId="7CB81F9B" w14:textId="20639F89" w:rsidR="000C5BD7" w:rsidRDefault="008D0DCD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28EC11E1" wp14:editId="1446A3F6">
            <wp:extent cx="5731510" cy="2740025"/>
            <wp:effectExtent l="0" t="0" r="2540" b="317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40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9EFFD8" w14:textId="04D93903" w:rsidR="00266034" w:rsidRDefault="008D0DCD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ilih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ur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umerik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perti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['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sia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', '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nghasil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', 'Status', '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lami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', '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iliki_Mobil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]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bagai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X dan '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li_Mobil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bagai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.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hapus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baris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issing values </w:t>
      </w:r>
      <w:proofErr w:type="spellStart"/>
      <w:proofErr w:type="gram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.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ropna</w:t>
      </w:r>
      <w:proofErr w:type="spellEnd"/>
      <w:proofErr w:type="gram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() dan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hape X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rta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.</w:t>
      </w:r>
    </w:p>
    <w:p w14:paraId="46298E56" w14:textId="77777777" w:rsidR="00266034" w:rsidRDefault="00266034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5A83670" w14:textId="16742CE2" w:rsidR="0069004C" w:rsidRDefault="008D0DCD" w:rsidP="006900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5.2</w:t>
      </w:r>
      <w:r w:rsid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ag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set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jad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Training dan Testing</w:t>
      </w:r>
    </w:p>
    <w:p w14:paraId="01EA8C28" w14:textId="77777777" w:rsidR="008D0DCD" w:rsidRDefault="008D0DCD" w:rsidP="006900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EC4084F" w14:textId="53370261" w:rsidR="0069004C" w:rsidRDefault="008D0DCD" w:rsidP="006900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00632001" wp14:editId="631ACE96">
            <wp:extent cx="5731510" cy="2620010"/>
            <wp:effectExtent l="0" t="0" r="2540" b="889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20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7466E0" w14:textId="77777777" w:rsidR="008D0DCD" w:rsidRPr="008D0DCD" w:rsidRDefault="008D0DCD" w:rsidP="008D0DCD">
      <w:pPr>
        <w:pStyle w:val="ListParagraph"/>
        <w:spacing w:after="0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agi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jadi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training (80%) dan testing (20%)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rain_test_split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est_size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0.2,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andom_state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42, dan stratify=y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jaga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seimbang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las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.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kur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training dan testing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erifikasi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78A8AABD" w14:textId="77777777" w:rsidR="00266034" w:rsidRDefault="00266034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65C00CF" w14:textId="0F7329D7" w:rsidR="00FA7122" w:rsidRDefault="008D0DCD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6. Pembangunan Model Logistic Regression</w:t>
      </w:r>
    </w:p>
    <w:p w14:paraId="5018C557" w14:textId="3F4BD52E" w:rsidR="008D0DCD" w:rsidRDefault="008D0DCD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1C20461A" wp14:editId="0B89C4B4">
            <wp:extent cx="5731510" cy="3037840"/>
            <wp:effectExtent l="0" t="0" r="254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37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B32F6E" w14:textId="77777777" w:rsidR="008D0DCD" w:rsidRPr="008D0DCD" w:rsidRDefault="008D0DCD" w:rsidP="008D0DCD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processor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olumnTransformer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erapk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tandardScaler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ada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ur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umerik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.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LogisticRegressio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x_iter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=1000, solver='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lbfgs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,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lass_weight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'balanced', dan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andom_state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42.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abungk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processor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n model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lam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ipeline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nama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lf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.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atih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proofErr w:type="gram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lf.fit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</w:t>
      </w:r>
      <w:proofErr w:type="spellStart"/>
      <w:proofErr w:type="gram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X_trai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y_trai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 dan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san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ukses</w:t>
      </w:r>
      <w:proofErr w:type="spellEnd"/>
      <w:r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5B3E0A7E" w14:textId="1C7AB3A0" w:rsidR="008D0DCD" w:rsidRDefault="008D0DCD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6CA2867" w14:textId="77777777" w:rsidR="008D0DCD" w:rsidRDefault="008D0DCD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t xml:space="preserve">7.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dan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Evaluas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</w:t>
      </w:r>
    </w:p>
    <w:p w14:paraId="2A49CD07" w14:textId="38CEF643" w:rsidR="008D0DCD" w:rsidRPr="00714A35" w:rsidRDefault="008D0DCD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</w:p>
    <w:p w14:paraId="330F7C62" w14:textId="1A0371C7" w:rsidR="0069004C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11308CA1" wp14:editId="47A46846">
            <wp:extent cx="5731510" cy="3474720"/>
            <wp:effectExtent l="0" t="0" r="254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474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771767" w14:textId="7EC98E99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akuk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ada data testing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proofErr w:type="gram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lf.predict</w:t>
      </w:r>
      <w:proofErr w:type="spellEnd"/>
      <w:proofErr w:type="gram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X_test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 dan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obabilitas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lf.predict_proba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X_test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[:, 1].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hitung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trik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evaluasi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perti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ccuracy_score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cision_score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ecall_score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f1_score, dan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oc_auc_score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mudi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nya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format 4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simal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5DB59407" w14:textId="77777777" w:rsidR="00EE6F1B" w:rsidRDefault="00EE6F1B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C68FA69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38325A66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4541C85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2EC1C09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B4C81AC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B6F3F01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273A696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533D2984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5C31C19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183EB47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B6A6C36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389FC0A0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5FDF1CD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B30C80C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75AC314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BA25741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09F92A2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6186738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3191C69C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AB93016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32A2DBD" w14:textId="407D1C73" w:rsidR="00EE6F1B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t>8.</w:t>
      </w:r>
      <w:r w:rsid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isualisasi</w:t>
      </w:r>
      <w:proofErr w:type="spellEnd"/>
      <w:r w:rsid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Hasil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Evaluasi</w:t>
      </w:r>
      <w:proofErr w:type="spellEnd"/>
    </w:p>
    <w:p w14:paraId="406B56F9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07CBC9C" w14:textId="0D7A220F" w:rsidR="00EE6F1B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6BE64FB7" wp14:editId="4358D7BA">
            <wp:extent cx="4986997" cy="4100195"/>
            <wp:effectExtent l="0" t="0" r="4445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992634" cy="4104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79534C" w14:textId="157C5498" w:rsidR="00897B79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5DC5FCF8" wp14:editId="038A55F2">
            <wp:extent cx="4853354" cy="2401570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861352" cy="24055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BBB373" w14:textId="77777777" w:rsidR="00897B79" w:rsidRPr="00897B79" w:rsidRDefault="00897B79" w:rsidP="00897B79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·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Confusion Matrix Display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onfusionMatrixDisplay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splay_labels</w:t>
      </w:r>
      <w:proofErr w:type="spellEnd"/>
      <w:proofErr w:type="gram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=[</w:t>
      </w:r>
      <w:proofErr w:type="gram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Tidak Beli (0)', 'Beli (1)'] dan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lt.title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("Confusion Matrix"). ·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ROC Curve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ocCurveDisplay.from_estimator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proofErr w:type="gram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lt.title</w:t>
      </w:r>
      <w:proofErr w:type="spellEnd"/>
      <w:proofErr w:type="gram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"ROC Curve Logistic Regression").</w:t>
      </w:r>
    </w:p>
    <w:p w14:paraId="0DD29621" w14:textId="77777777" w:rsidR="00897B79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1B95BD0" w14:textId="7873789B" w:rsidR="00FA7122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9. Classification Report</w:t>
      </w:r>
    </w:p>
    <w:p w14:paraId="00E6C2EE" w14:textId="7E390C8D" w:rsidR="00897B79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7403459E" wp14:editId="4D598466">
            <wp:extent cx="5731510" cy="2372995"/>
            <wp:effectExtent l="0" t="0" r="2540" b="825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72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E529F7" w14:textId="77777777" w:rsidR="00897B79" w:rsidRPr="00897B79" w:rsidRDefault="00897B79" w:rsidP="00897B7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lassification_report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arget_names</w:t>
      </w:r>
      <w:proofErr w:type="spellEnd"/>
      <w:proofErr w:type="gram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=[</w:t>
      </w:r>
      <w:proofErr w:type="gram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Tidak Beli (0)', 'Beli (1)']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etail precision, recall, dan F1-score per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las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6DA372B5" w14:textId="563A3F3E" w:rsidR="00897B79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10. Cross Validation</w:t>
      </w:r>
    </w:p>
    <w:p w14:paraId="584580F9" w14:textId="77777777" w:rsidR="00266034" w:rsidRDefault="00266034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2655537C" w14:textId="4918F051" w:rsidR="00AF25D4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7C4DF2FF" wp14:editId="55701D17">
            <wp:extent cx="5410955" cy="3153215"/>
            <wp:effectExtent l="0" t="0" r="0" b="952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10955" cy="315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AFCAE3" w14:textId="77777777" w:rsidR="00495D05" w:rsidRPr="00495D05" w:rsidRDefault="00495D05" w:rsidP="00495D0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akukan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5-fold cross-validation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ross_val_score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coring='accuracy'.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kor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iap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fold, rata-rata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kurasi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dan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tandar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viasi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5CC84205" w14:textId="02715F8E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4D7C883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2E897F2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B4FA4FC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04A9327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2511B2B7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9BE4A5E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526B7C0A" w14:textId="3301DE6A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t xml:space="preserve">11.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terpretas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Logistic Regression</w:t>
      </w:r>
    </w:p>
    <w:p w14:paraId="3BB8992E" w14:textId="3466EAAE" w:rsidR="00714A3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1673D474" wp14:editId="22601D20">
            <wp:extent cx="5731510" cy="4966335"/>
            <wp:effectExtent l="0" t="0" r="2540" b="571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966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06F994" w14:textId="77777777" w:rsidR="00495D05" w:rsidRPr="00495D05" w:rsidRDefault="00495D05" w:rsidP="00495D05">
      <w:pPr>
        <w:pStyle w:val="IOP-CS-BodyText"/>
        <w:ind w:right="-613" w:firstLine="0"/>
        <w:jc w:val="left"/>
        <w:rPr>
          <w:lang w:val="en-ID"/>
        </w:rPr>
      </w:pPr>
      <w:proofErr w:type="spellStart"/>
      <w:r w:rsidRPr="00495D05">
        <w:rPr>
          <w:lang w:val="en-ID"/>
        </w:rPr>
        <w:t>Mengambil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nama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fitur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setelah</w:t>
      </w:r>
      <w:proofErr w:type="spellEnd"/>
      <w:r w:rsidRPr="00495D05">
        <w:rPr>
          <w:lang w:val="en-ID"/>
        </w:rPr>
        <w:t xml:space="preserve"> scaling </w:t>
      </w:r>
      <w:proofErr w:type="spellStart"/>
      <w:r w:rsidRPr="00495D05">
        <w:rPr>
          <w:lang w:val="en-ID"/>
        </w:rPr>
        <w:t>dari</w:t>
      </w:r>
      <w:proofErr w:type="spellEnd"/>
      <w:r w:rsidRPr="00495D05">
        <w:rPr>
          <w:lang w:val="en-ID"/>
        </w:rPr>
        <w:t xml:space="preserve"> </w:t>
      </w:r>
      <w:proofErr w:type="spellStart"/>
      <w:proofErr w:type="gramStart"/>
      <w:r w:rsidRPr="00495D05">
        <w:rPr>
          <w:lang w:val="en-ID"/>
        </w:rPr>
        <w:t>clf.named</w:t>
      </w:r>
      <w:proofErr w:type="gramEnd"/>
      <w:r w:rsidRPr="00495D05">
        <w:rPr>
          <w:lang w:val="en-ID"/>
        </w:rPr>
        <w:t>_steps</w:t>
      </w:r>
      <w:proofErr w:type="spellEnd"/>
      <w:r w:rsidRPr="00495D05">
        <w:rPr>
          <w:lang w:val="en-ID"/>
        </w:rPr>
        <w:t>['</w:t>
      </w:r>
      <w:proofErr w:type="spellStart"/>
      <w:r w:rsidRPr="00495D05">
        <w:rPr>
          <w:lang w:val="en-ID"/>
        </w:rPr>
        <w:t>preprocess</w:t>
      </w:r>
      <w:proofErr w:type="spellEnd"/>
      <w:r w:rsidRPr="00495D05">
        <w:rPr>
          <w:lang w:val="en-ID"/>
        </w:rPr>
        <w:t>'].</w:t>
      </w:r>
      <w:proofErr w:type="spellStart"/>
      <w:r w:rsidRPr="00495D05">
        <w:rPr>
          <w:lang w:val="en-ID"/>
        </w:rPr>
        <w:t>get_feature_names_out</w:t>
      </w:r>
      <w:proofErr w:type="spellEnd"/>
      <w:r w:rsidRPr="00495D05">
        <w:rPr>
          <w:lang w:val="en-ID"/>
        </w:rPr>
        <w:t xml:space="preserve">(), </w:t>
      </w:r>
      <w:proofErr w:type="spellStart"/>
      <w:r w:rsidRPr="00495D05">
        <w:rPr>
          <w:lang w:val="en-ID"/>
        </w:rPr>
        <w:t>koefisie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ari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clf.named_steps</w:t>
      </w:r>
      <w:proofErr w:type="spellEnd"/>
      <w:r w:rsidRPr="00495D05">
        <w:rPr>
          <w:lang w:val="en-ID"/>
        </w:rPr>
        <w:t>['model'].</w:t>
      </w:r>
      <w:proofErr w:type="spellStart"/>
      <w:r w:rsidRPr="00495D05">
        <w:rPr>
          <w:lang w:val="en-ID"/>
        </w:rPr>
        <w:t>coef</w:t>
      </w:r>
      <w:proofErr w:type="spellEnd"/>
      <w:r w:rsidRPr="00495D05">
        <w:rPr>
          <w:lang w:val="en-ID"/>
        </w:rPr>
        <w:t xml:space="preserve">_[0], dan odds ratio </w:t>
      </w:r>
      <w:proofErr w:type="spellStart"/>
      <w:r w:rsidRPr="00495D05">
        <w:rPr>
          <w:lang w:val="en-ID"/>
        </w:rPr>
        <w:t>mengguna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np.exp</w:t>
      </w:r>
      <w:proofErr w:type="spellEnd"/>
      <w:r w:rsidRPr="00495D05">
        <w:rPr>
          <w:lang w:val="en-ID"/>
        </w:rPr>
        <w:t>(</w:t>
      </w:r>
      <w:proofErr w:type="spellStart"/>
      <w:r w:rsidRPr="00495D05">
        <w:rPr>
          <w:lang w:val="en-ID"/>
        </w:rPr>
        <w:t>coefs</w:t>
      </w:r>
      <w:proofErr w:type="spellEnd"/>
      <w:r w:rsidRPr="00495D05">
        <w:rPr>
          <w:lang w:val="en-ID"/>
        </w:rPr>
        <w:t xml:space="preserve">). </w:t>
      </w:r>
      <w:proofErr w:type="spellStart"/>
      <w:r w:rsidRPr="00495D05">
        <w:rPr>
          <w:lang w:val="en-ID"/>
        </w:rPr>
        <w:t>Membuat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ataFrame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coef_df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eng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kolom</w:t>
      </w:r>
      <w:proofErr w:type="spellEnd"/>
      <w:r w:rsidRPr="00495D05">
        <w:rPr>
          <w:lang w:val="en-ID"/>
        </w:rPr>
        <w:t xml:space="preserve"> 'Fitur', '</w:t>
      </w:r>
      <w:proofErr w:type="spellStart"/>
      <w:r w:rsidRPr="00495D05">
        <w:rPr>
          <w:lang w:val="en-ID"/>
        </w:rPr>
        <w:t>Koefisien</w:t>
      </w:r>
      <w:proofErr w:type="spellEnd"/>
      <w:r w:rsidRPr="00495D05">
        <w:rPr>
          <w:lang w:val="en-ID"/>
        </w:rPr>
        <w:t xml:space="preserve"> (log-odds)', dan 'Odds Ratio (</w:t>
      </w:r>
      <w:proofErr w:type="spellStart"/>
      <w:r w:rsidRPr="00495D05">
        <w:rPr>
          <w:lang w:val="en-ID"/>
        </w:rPr>
        <w:t>e^coef</w:t>
      </w:r>
      <w:proofErr w:type="spellEnd"/>
      <w:r w:rsidRPr="00495D05">
        <w:rPr>
          <w:lang w:val="en-ID"/>
        </w:rPr>
        <w:t xml:space="preserve">)', </w:t>
      </w:r>
      <w:proofErr w:type="spellStart"/>
      <w:r w:rsidRPr="00495D05">
        <w:rPr>
          <w:lang w:val="en-ID"/>
        </w:rPr>
        <w:t>diurutkan</w:t>
      </w:r>
      <w:proofErr w:type="spellEnd"/>
      <w:r w:rsidRPr="00495D05">
        <w:rPr>
          <w:lang w:val="en-ID"/>
        </w:rPr>
        <w:t xml:space="preserve"> descending </w:t>
      </w:r>
      <w:proofErr w:type="spellStart"/>
      <w:r w:rsidRPr="00495D05">
        <w:rPr>
          <w:lang w:val="en-ID"/>
        </w:rPr>
        <w:t>berdasarkan</w:t>
      </w:r>
      <w:proofErr w:type="spellEnd"/>
      <w:r w:rsidRPr="00495D05">
        <w:rPr>
          <w:lang w:val="en-ID"/>
        </w:rPr>
        <w:t xml:space="preserve"> odds ratio. </w:t>
      </w:r>
      <w:proofErr w:type="spellStart"/>
      <w:r w:rsidRPr="00495D05">
        <w:rPr>
          <w:lang w:val="en-ID"/>
        </w:rPr>
        <w:t>Membersih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nama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fitur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engan</w:t>
      </w:r>
      <w:proofErr w:type="spellEnd"/>
      <w:r w:rsidRPr="00495D05">
        <w:rPr>
          <w:lang w:val="en-ID"/>
        </w:rPr>
        <w:t xml:space="preserve"> .</w:t>
      </w:r>
      <w:proofErr w:type="spellStart"/>
      <w:proofErr w:type="gramStart"/>
      <w:r w:rsidRPr="00495D05">
        <w:rPr>
          <w:lang w:val="en-ID"/>
        </w:rPr>
        <w:t>str.replace</w:t>
      </w:r>
      <w:proofErr w:type="spellEnd"/>
      <w:proofErr w:type="gramEnd"/>
      <w:r w:rsidRPr="00495D05">
        <w:rPr>
          <w:lang w:val="en-ID"/>
        </w:rPr>
        <w:t>('</w:t>
      </w:r>
      <w:proofErr w:type="spellStart"/>
      <w:r w:rsidRPr="00495D05">
        <w:rPr>
          <w:lang w:val="en-ID"/>
        </w:rPr>
        <w:t>num</w:t>
      </w:r>
      <w:proofErr w:type="spellEnd"/>
      <w:r w:rsidRPr="00495D05">
        <w:rPr>
          <w:lang w:val="en-ID"/>
        </w:rPr>
        <w:t xml:space="preserve">__', '') dan </w:t>
      </w:r>
      <w:proofErr w:type="spellStart"/>
      <w:r w:rsidRPr="00495D05">
        <w:rPr>
          <w:lang w:val="en-ID"/>
        </w:rPr>
        <w:t>menampil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tabel</w:t>
      </w:r>
      <w:proofErr w:type="spellEnd"/>
      <w:r w:rsidRPr="00495D05">
        <w:rPr>
          <w:lang w:val="en-ID"/>
        </w:rPr>
        <w:t>.</w:t>
      </w:r>
    </w:p>
    <w:p w14:paraId="14E73248" w14:textId="777784A1" w:rsidR="00495D05" w:rsidRDefault="00495D05" w:rsidP="00495D05">
      <w:pPr>
        <w:pStyle w:val="IOP-CS-BodyText"/>
      </w:pPr>
    </w:p>
    <w:p w14:paraId="3F27FDB0" w14:textId="7C3C23AC" w:rsidR="00495D05" w:rsidRDefault="00495D05" w:rsidP="00495D05">
      <w:pPr>
        <w:pStyle w:val="IOP-CS-BodyText"/>
      </w:pPr>
    </w:p>
    <w:p w14:paraId="2A317C6A" w14:textId="0B9EAAAA" w:rsidR="00495D05" w:rsidRDefault="00495D05" w:rsidP="00495D05">
      <w:pPr>
        <w:pStyle w:val="IOP-CS-BodyText"/>
      </w:pPr>
    </w:p>
    <w:p w14:paraId="6105EC29" w14:textId="3B41C7C6" w:rsidR="00495D05" w:rsidRDefault="00495D05" w:rsidP="00495D05">
      <w:pPr>
        <w:pStyle w:val="IOP-CS-BodyText"/>
      </w:pPr>
    </w:p>
    <w:p w14:paraId="6599B977" w14:textId="556CEF75" w:rsidR="00495D05" w:rsidRDefault="00495D05" w:rsidP="00495D05">
      <w:pPr>
        <w:pStyle w:val="IOP-CS-BodyText"/>
      </w:pPr>
    </w:p>
    <w:p w14:paraId="4F2B448E" w14:textId="49F1C863" w:rsidR="00495D05" w:rsidRDefault="00495D05" w:rsidP="00495D05">
      <w:pPr>
        <w:pStyle w:val="IOP-CS-BodyText"/>
      </w:pPr>
    </w:p>
    <w:p w14:paraId="5BA15EC5" w14:textId="58BD9F7B" w:rsidR="00495D05" w:rsidRDefault="00495D05" w:rsidP="00495D05">
      <w:pPr>
        <w:pStyle w:val="IOP-CS-BodyText"/>
      </w:pPr>
    </w:p>
    <w:p w14:paraId="7D9C0B72" w14:textId="6670057B" w:rsidR="00495D05" w:rsidRDefault="00495D05" w:rsidP="00495D05">
      <w:pPr>
        <w:pStyle w:val="IOP-CS-BodyText"/>
      </w:pPr>
    </w:p>
    <w:p w14:paraId="728F1D44" w14:textId="7762B4E2" w:rsidR="00495D05" w:rsidRDefault="00495D05" w:rsidP="00495D05">
      <w:pPr>
        <w:pStyle w:val="IOP-CS-BodyText"/>
      </w:pPr>
    </w:p>
    <w:p w14:paraId="20C2339F" w14:textId="5543156E" w:rsidR="00495D05" w:rsidRDefault="00495D05" w:rsidP="00495D05">
      <w:pPr>
        <w:pStyle w:val="IOP-CS-BodyText"/>
      </w:pPr>
    </w:p>
    <w:p w14:paraId="5BB4067F" w14:textId="246A0B08" w:rsidR="00495D05" w:rsidRDefault="00495D05" w:rsidP="00495D05">
      <w:pPr>
        <w:pStyle w:val="IOP-CS-BodyText"/>
      </w:pPr>
    </w:p>
    <w:p w14:paraId="13360408" w14:textId="77777777" w:rsidR="00495D05" w:rsidRDefault="00495D05" w:rsidP="00495D05">
      <w:pPr>
        <w:pStyle w:val="IOP-CS-BodyText"/>
      </w:pPr>
    </w:p>
    <w:p w14:paraId="1AE6F08B" w14:textId="0EEEC301" w:rsidR="00495D05" w:rsidRDefault="00495D05" w:rsidP="00495D05">
      <w:pPr>
        <w:pStyle w:val="IOP-CS-BodyText"/>
        <w:ind w:firstLine="0"/>
      </w:pPr>
      <w:r>
        <w:lastRenderedPageBreak/>
        <w:t xml:space="preserve">12. </w:t>
      </w:r>
      <w:proofErr w:type="spellStart"/>
      <w:r>
        <w:t>Prediksi</w:t>
      </w:r>
      <w:proofErr w:type="spellEnd"/>
      <w:r>
        <w:t xml:space="preserve"> Data </w:t>
      </w:r>
      <w:proofErr w:type="spellStart"/>
      <w:r>
        <w:t>Baru</w:t>
      </w:r>
      <w:proofErr w:type="spellEnd"/>
      <w:r>
        <w:t xml:space="preserve"> (</w:t>
      </w:r>
      <w:proofErr w:type="spellStart"/>
      <w:r>
        <w:t>Contoh</w:t>
      </w:r>
      <w:proofErr w:type="spellEnd"/>
      <w:r>
        <w:t xml:space="preserve"> Kasus)</w:t>
      </w:r>
    </w:p>
    <w:p w14:paraId="3BB01D89" w14:textId="77777777" w:rsidR="00495D05" w:rsidRDefault="00495D05" w:rsidP="00495D05">
      <w:pPr>
        <w:pStyle w:val="IOP-CS-BodyText"/>
        <w:ind w:firstLine="0"/>
      </w:pPr>
      <w:r w:rsidRPr="00495D05">
        <w:drawing>
          <wp:inline distT="0" distB="0" distL="0" distR="0" wp14:anchorId="4F431796" wp14:editId="76812E49">
            <wp:extent cx="5731510" cy="3911600"/>
            <wp:effectExtent l="0" t="0" r="254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1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9C4B4" w14:textId="77777777" w:rsidR="00495D05" w:rsidRPr="00495D05" w:rsidRDefault="00495D05" w:rsidP="00495D05">
      <w:pPr>
        <w:pStyle w:val="IOP-CS-BodyText"/>
        <w:rPr>
          <w:lang w:val="en-ID"/>
        </w:rPr>
      </w:pPr>
      <w:r>
        <w:t xml:space="preserve"> </w:t>
      </w:r>
      <w:proofErr w:type="spellStart"/>
      <w:r w:rsidRPr="00495D05">
        <w:rPr>
          <w:lang w:val="en-ID"/>
        </w:rPr>
        <w:t>Membuat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ataFrame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ata_baru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engan</w:t>
      </w:r>
      <w:proofErr w:type="spellEnd"/>
      <w:r w:rsidRPr="00495D05">
        <w:rPr>
          <w:lang w:val="en-ID"/>
        </w:rPr>
        <w:t xml:space="preserve"> 2 </w:t>
      </w:r>
      <w:proofErr w:type="spellStart"/>
      <w:r w:rsidRPr="00495D05">
        <w:rPr>
          <w:lang w:val="en-ID"/>
        </w:rPr>
        <w:t>contoh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calo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pembeli</w:t>
      </w:r>
      <w:proofErr w:type="spellEnd"/>
      <w:r w:rsidRPr="00495D05">
        <w:rPr>
          <w:lang w:val="en-ID"/>
        </w:rPr>
        <w:t xml:space="preserve"> (</w:t>
      </w:r>
      <w:proofErr w:type="spellStart"/>
      <w:r w:rsidRPr="00495D05">
        <w:rPr>
          <w:lang w:val="en-ID"/>
        </w:rPr>
        <w:t>usia</w:t>
      </w:r>
      <w:proofErr w:type="spellEnd"/>
      <w:r w:rsidRPr="00495D05">
        <w:rPr>
          <w:lang w:val="en-ID"/>
        </w:rPr>
        <w:t xml:space="preserve"> 55 dan 25). </w:t>
      </w:r>
      <w:proofErr w:type="spellStart"/>
      <w:r w:rsidRPr="00495D05">
        <w:rPr>
          <w:lang w:val="en-ID"/>
        </w:rPr>
        <w:t>Melaku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prediksi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menggunakan</w:t>
      </w:r>
      <w:proofErr w:type="spellEnd"/>
      <w:r w:rsidRPr="00495D05">
        <w:rPr>
          <w:lang w:val="en-ID"/>
        </w:rPr>
        <w:t xml:space="preserve"> </w:t>
      </w:r>
      <w:proofErr w:type="spellStart"/>
      <w:proofErr w:type="gramStart"/>
      <w:r w:rsidRPr="00495D05">
        <w:rPr>
          <w:lang w:val="en-ID"/>
        </w:rPr>
        <w:t>clf.predict</w:t>
      </w:r>
      <w:proofErr w:type="spellEnd"/>
      <w:proofErr w:type="gramEnd"/>
      <w:r w:rsidRPr="00495D05">
        <w:rPr>
          <w:lang w:val="en-ID"/>
        </w:rPr>
        <w:t xml:space="preserve"> dan </w:t>
      </w:r>
      <w:proofErr w:type="spellStart"/>
      <w:r w:rsidRPr="00495D05">
        <w:rPr>
          <w:lang w:val="en-ID"/>
        </w:rPr>
        <w:t>probabilitas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mengguna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clf.predict_proba</w:t>
      </w:r>
      <w:proofErr w:type="spellEnd"/>
      <w:r w:rsidRPr="00495D05">
        <w:rPr>
          <w:lang w:val="en-ID"/>
        </w:rPr>
        <w:t xml:space="preserve">[:,1]. </w:t>
      </w:r>
      <w:proofErr w:type="spellStart"/>
      <w:r w:rsidRPr="00495D05">
        <w:rPr>
          <w:lang w:val="en-ID"/>
        </w:rPr>
        <w:t>Menambah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kolom</w:t>
      </w:r>
      <w:proofErr w:type="spellEnd"/>
      <w:r w:rsidRPr="00495D05">
        <w:rPr>
          <w:lang w:val="en-ID"/>
        </w:rPr>
        <w:t xml:space="preserve"> '</w:t>
      </w:r>
      <w:proofErr w:type="spellStart"/>
      <w:r w:rsidRPr="00495D05">
        <w:rPr>
          <w:lang w:val="en-ID"/>
        </w:rPr>
        <w:t>Prob_Beli_Mobil</w:t>
      </w:r>
      <w:proofErr w:type="spellEnd"/>
      <w:r w:rsidRPr="00495D05">
        <w:rPr>
          <w:lang w:val="en-ID"/>
        </w:rPr>
        <w:t>' dan 'Pred (0=Tidak,1=</w:t>
      </w:r>
      <w:proofErr w:type="spellStart"/>
      <w:r w:rsidRPr="00495D05">
        <w:rPr>
          <w:lang w:val="en-ID"/>
        </w:rPr>
        <w:t>Ya</w:t>
      </w:r>
      <w:proofErr w:type="spellEnd"/>
      <w:r w:rsidRPr="00495D05">
        <w:rPr>
          <w:lang w:val="en-ID"/>
        </w:rPr>
        <w:t xml:space="preserve">)' </w:t>
      </w:r>
      <w:proofErr w:type="spellStart"/>
      <w:r w:rsidRPr="00495D05">
        <w:rPr>
          <w:lang w:val="en-ID"/>
        </w:rPr>
        <w:t>ke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ataFrame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hasil</w:t>
      </w:r>
      <w:proofErr w:type="spellEnd"/>
      <w:r w:rsidRPr="00495D05">
        <w:rPr>
          <w:lang w:val="en-ID"/>
        </w:rPr>
        <w:t xml:space="preserve">, </w:t>
      </w:r>
      <w:proofErr w:type="spellStart"/>
      <w:r w:rsidRPr="00495D05">
        <w:rPr>
          <w:lang w:val="en-ID"/>
        </w:rPr>
        <w:t>kemudi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menampilkannya</w:t>
      </w:r>
      <w:proofErr w:type="spellEnd"/>
      <w:r w:rsidRPr="00495D05">
        <w:rPr>
          <w:lang w:val="en-ID"/>
        </w:rPr>
        <w:t xml:space="preserve">. </w:t>
      </w:r>
      <w:proofErr w:type="spellStart"/>
      <w:r w:rsidRPr="00495D05">
        <w:rPr>
          <w:lang w:val="en-ID"/>
        </w:rPr>
        <w:t>Menampil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pesan</w:t>
      </w:r>
      <w:proofErr w:type="spellEnd"/>
      <w:r w:rsidRPr="00495D05">
        <w:rPr>
          <w:lang w:val="en-ID"/>
        </w:rPr>
        <w:t xml:space="preserve"> "</w:t>
      </w:r>
      <w:proofErr w:type="spellStart"/>
      <w:r w:rsidRPr="00495D05">
        <w:rPr>
          <w:lang w:val="en-ID"/>
        </w:rPr>
        <w:t>Analisis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Selesai</w:t>
      </w:r>
      <w:proofErr w:type="spellEnd"/>
      <w:r w:rsidRPr="00495D05">
        <w:rPr>
          <w:lang w:val="en-ID"/>
        </w:rPr>
        <w:t xml:space="preserve">." dan </w:t>
      </w:r>
      <w:proofErr w:type="spellStart"/>
      <w:r w:rsidRPr="00495D05">
        <w:rPr>
          <w:lang w:val="en-ID"/>
        </w:rPr>
        <w:t>kesimpul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probabilitas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pembelian</w:t>
      </w:r>
      <w:proofErr w:type="spellEnd"/>
      <w:r w:rsidRPr="00495D05">
        <w:rPr>
          <w:lang w:val="en-ID"/>
        </w:rPr>
        <w:t>.</w:t>
      </w:r>
    </w:p>
    <w:p w14:paraId="599FC182" w14:textId="7BDC038E" w:rsidR="00495D05" w:rsidRDefault="00495D05" w:rsidP="00495D05">
      <w:pPr>
        <w:pStyle w:val="IOP-CS-BodyText"/>
        <w:ind w:firstLine="0"/>
      </w:pPr>
    </w:p>
    <w:p w14:paraId="419121C1" w14:textId="77C8BA7B" w:rsidR="00495D05" w:rsidRDefault="00495D05" w:rsidP="00495D05">
      <w:pPr>
        <w:pStyle w:val="IOP-CS-BodyText"/>
        <w:ind w:firstLine="0"/>
      </w:pPr>
    </w:p>
    <w:p w14:paraId="6AA70AED" w14:textId="77777777" w:rsidR="00495D05" w:rsidRPr="00495D05" w:rsidRDefault="00495D05" w:rsidP="00495D05">
      <w:pPr>
        <w:pStyle w:val="IOP-CS-BodyText"/>
        <w:ind w:firstLine="0"/>
      </w:pPr>
    </w:p>
    <w:p w14:paraId="54A6B54F" w14:textId="29FCC885" w:rsidR="004B7F0C" w:rsidRDefault="00C23B8D" w:rsidP="00CF5879">
      <w:pPr>
        <w:pStyle w:val="IOP-CS-SectionHead"/>
      </w:pPr>
      <w:proofErr w:type="spellStart"/>
      <w:r>
        <w:t>Refere</w:t>
      </w:r>
      <w:r w:rsidR="00F72B1F">
        <w:t>nsi</w:t>
      </w:r>
      <w:proofErr w:type="spellEnd"/>
      <w:r w:rsidR="00F72B1F">
        <w:t>:</w:t>
      </w:r>
    </w:p>
    <w:p w14:paraId="4842A19C" w14:textId="6FFDC5B1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45CA">
        <w:rPr>
          <w:rFonts w:ascii="Cambria" w:hAnsi="Cambria" w:cs="Times New Roman"/>
          <w:noProof/>
          <w:sz w:val="18"/>
          <w:szCs w:val="24"/>
        </w:rPr>
        <w:t xml:space="preserve">Munir, S., Seminar, K. B., Sudradjat, Sukoco, H., &amp; Buono, A. (2022). The Use of Random Forest Regression for Estimating Leaf Nitrogen Content of Oil Palm Based on Sentinel 1-A Imagery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Information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14</w:t>
      </w:r>
      <w:r w:rsidRPr="002E45CA">
        <w:rPr>
          <w:rFonts w:ascii="Cambria" w:hAnsi="Cambria" w:cs="Times New Roman"/>
          <w:noProof/>
          <w:sz w:val="18"/>
          <w:szCs w:val="24"/>
        </w:rPr>
        <w:t>(1), 10. https://doi.org/10.3390/info14010010</w:t>
      </w:r>
    </w:p>
    <w:p w14:paraId="3F3EBD35" w14:textId="35E9904D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/>
          <w:noProof/>
          <w:sz w:val="18"/>
        </w:rPr>
      </w:pPr>
      <w:r w:rsidRPr="002E45CA">
        <w:rPr>
          <w:rFonts w:ascii="Cambria" w:hAnsi="Cambria" w:cs="Times New Roman"/>
          <w:noProof/>
          <w:sz w:val="18"/>
          <w:szCs w:val="24"/>
        </w:rPr>
        <w:t xml:space="preserve">Seminar, K. B., Imantho, H., Sudradjat, Yahya, S., Munir, S., Kaliana, I., Mei Haryadi, F., Noor Baroroh, A., Supriyanto, Handoyo, G. C., Kurnia Wijayanto, A., Ijang Wahyudin, C., Liyantono, Budiman, R., Bakir Pasaman, A., Rusiawan, D., &amp; Sulastri. (2024). PreciPalm: An Intelligent System for Calculating Macronutrient Status and Fertilizer Recommendations for Oil Palm on Mineral Soils Based on a Precision Agriculture Approach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Scientific World Journal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2024</w:t>
      </w:r>
      <w:r w:rsidRPr="002E45CA">
        <w:rPr>
          <w:rFonts w:ascii="Cambria" w:hAnsi="Cambria" w:cs="Times New Roman"/>
          <w:noProof/>
          <w:sz w:val="18"/>
          <w:szCs w:val="24"/>
        </w:rPr>
        <w:t>(1). https://doi.org/10.1155/2024/1788726</w:t>
      </w:r>
    </w:p>
    <w:p w14:paraId="4D536FB7" w14:textId="7165F891" w:rsidR="00507689" w:rsidRPr="00C23B8D" w:rsidRDefault="002E45CA" w:rsidP="00C23B8D">
      <w:pPr>
        <w:pStyle w:val="IOP-CS-ReferenceText"/>
      </w:pPr>
      <w:r>
        <w:fldChar w:fldCharType="end"/>
      </w:r>
      <w:r w:rsidR="00D81510">
        <w:t xml:space="preserve"> </w:t>
      </w:r>
    </w:p>
    <w:sectPr w:rsidR="00507689" w:rsidRPr="00C23B8D" w:rsidSect="00CB34FC">
      <w:pgSz w:w="11906" w:h="16838"/>
      <w:pgMar w:top="2268" w:right="1440" w:bottom="153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A04C8E"/>
    <w:multiLevelType w:val="hybridMultilevel"/>
    <w:tmpl w:val="4E44DC52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12F6F07"/>
    <w:multiLevelType w:val="hybridMultilevel"/>
    <w:tmpl w:val="6C3CAB5E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55012F"/>
    <w:multiLevelType w:val="hybridMultilevel"/>
    <w:tmpl w:val="129AEB94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B053B27"/>
    <w:multiLevelType w:val="hybridMultilevel"/>
    <w:tmpl w:val="F6D86B5E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27B0522"/>
    <w:multiLevelType w:val="hybridMultilevel"/>
    <w:tmpl w:val="3C54EA9A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8E17997"/>
    <w:multiLevelType w:val="hybridMultilevel"/>
    <w:tmpl w:val="3FC60600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2701DA7"/>
    <w:multiLevelType w:val="hybridMultilevel"/>
    <w:tmpl w:val="905A5F70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55D7B1F"/>
    <w:multiLevelType w:val="hybridMultilevel"/>
    <w:tmpl w:val="6B74D8C8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7B846F4"/>
    <w:multiLevelType w:val="hybridMultilevel"/>
    <w:tmpl w:val="8D2EA50A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FCA66B9"/>
    <w:multiLevelType w:val="hybridMultilevel"/>
    <w:tmpl w:val="0336AC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1335D5C"/>
    <w:multiLevelType w:val="hybridMultilevel"/>
    <w:tmpl w:val="D0200E2E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4063F33"/>
    <w:multiLevelType w:val="hybridMultilevel"/>
    <w:tmpl w:val="F522E49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0C705A8"/>
    <w:multiLevelType w:val="hybridMultilevel"/>
    <w:tmpl w:val="79AACF80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3C2619D"/>
    <w:multiLevelType w:val="hybridMultilevel"/>
    <w:tmpl w:val="1CD0A9FA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5680B96"/>
    <w:multiLevelType w:val="hybridMultilevel"/>
    <w:tmpl w:val="78469B82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81217D7"/>
    <w:multiLevelType w:val="hybridMultilevel"/>
    <w:tmpl w:val="A7D89C68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5"/>
  </w:num>
  <w:num w:numId="3">
    <w:abstractNumId w:val="2"/>
  </w:num>
  <w:num w:numId="4">
    <w:abstractNumId w:val="7"/>
  </w:num>
  <w:num w:numId="5">
    <w:abstractNumId w:val="0"/>
  </w:num>
  <w:num w:numId="6">
    <w:abstractNumId w:val="14"/>
  </w:num>
  <w:num w:numId="7">
    <w:abstractNumId w:val="8"/>
  </w:num>
  <w:num w:numId="8">
    <w:abstractNumId w:val="4"/>
  </w:num>
  <w:num w:numId="9">
    <w:abstractNumId w:val="13"/>
  </w:num>
  <w:num w:numId="10">
    <w:abstractNumId w:val="10"/>
  </w:num>
  <w:num w:numId="11">
    <w:abstractNumId w:val="15"/>
  </w:num>
  <w:num w:numId="12">
    <w:abstractNumId w:val="12"/>
  </w:num>
  <w:num w:numId="13">
    <w:abstractNumId w:val="3"/>
  </w:num>
  <w:num w:numId="14">
    <w:abstractNumId w:val="6"/>
  </w:num>
  <w:num w:numId="15">
    <w:abstractNumId w:val="11"/>
  </w:num>
  <w:num w:numId="1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6FE"/>
    <w:rsid w:val="00030688"/>
    <w:rsid w:val="00045185"/>
    <w:rsid w:val="00061A1F"/>
    <w:rsid w:val="00074515"/>
    <w:rsid w:val="000845DB"/>
    <w:rsid w:val="00090952"/>
    <w:rsid w:val="00097D6B"/>
    <w:rsid w:val="000A686A"/>
    <w:rsid w:val="000B2CE3"/>
    <w:rsid w:val="000C5BD7"/>
    <w:rsid w:val="000E2EF5"/>
    <w:rsid w:val="000F2B4D"/>
    <w:rsid w:val="000F3204"/>
    <w:rsid w:val="000F5271"/>
    <w:rsid w:val="00101FF5"/>
    <w:rsid w:val="0011107A"/>
    <w:rsid w:val="0011132F"/>
    <w:rsid w:val="00145E91"/>
    <w:rsid w:val="001A2DA8"/>
    <w:rsid w:val="001A4ADF"/>
    <w:rsid w:val="001C0B6C"/>
    <w:rsid w:val="001F1038"/>
    <w:rsid w:val="00203EA9"/>
    <w:rsid w:val="002057E0"/>
    <w:rsid w:val="00207B84"/>
    <w:rsid w:val="00216EB7"/>
    <w:rsid w:val="0022201B"/>
    <w:rsid w:val="0023723A"/>
    <w:rsid w:val="00246E64"/>
    <w:rsid w:val="00266034"/>
    <w:rsid w:val="0028596A"/>
    <w:rsid w:val="002D0B1A"/>
    <w:rsid w:val="002D1705"/>
    <w:rsid w:val="002E119C"/>
    <w:rsid w:val="002E45CA"/>
    <w:rsid w:val="002E5544"/>
    <w:rsid w:val="00301FD0"/>
    <w:rsid w:val="003647B5"/>
    <w:rsid w:val="00372877"/>
    <w:rsid w:val="003779CC"/>
    <w:rsid w:val="003823EB"/>
    <w:rsid w:val="00397DEF"/>
    <w:rsid w:val="003B0331"/>
    <w:rsid w:val="003C7B9D"/>
    <w:rsid w:val="003E0897"/>
    <w:rsid w:val="003E11B0"/>
    <w:rsid w:val="003E707E"/>
    <w:rsid w:val="0040563F"/>
    <w:rsid w:val="0046685F"/>
    <w:rsid w:val="00480D6D"/>
    <w:rsid w:val="004860AF"/>
    <w:rsid w:val="00495D05"/>
    <w:rsid w:val="004A2048"/>
    <w:rsid w:val="004B12DD"/>
    <w:rsid w:val="004B1D31"/>
    <w:rsid w:val="004B2068"/>
    <w:rsid w:val="004B7F0C"/>
    <w:rsid w:val="004C276D"/>
    <w:rsid w:val="004D2D12"/>
    <w:rsid w:val="004D5A2D"/>
    <w:rsid w:val="004E065C"/>
    <w:rsid w:val="004E18C1"/>
    <w:rsid w:val="004F5443"/>
    <w:rsid w:val="004F764B"/>
    <w:rsid w:val="00507689"/>
    <w:rsid w:val="00510A4D"/>
    <w:rsid w:val="0053678D"/>
    <w:rsid w:val="005451D6"/>
    <w:rsid w:val="0055379B"/>
    <w:rsid w:val="0056508A"/>
    <w:rsid w:val="005756C0"/>
    <w:rsid w:val="00584FE5"/>
    <w:rsid w:val="0058710B"/>
    <w:rsid w:val="0059110E"/>
    <w:rsid w:val="00594B5D"/>
    <w:rsid w:val="005A1E35"/>
    <w:rsid w:val="005A3B36"/>
    <w:rsid w:val="005B27F5"/>
    <w:rsid w:val="005C75D8"/>
    <w:rsid w:val="005D1AF2"/>
    <w:rsid w:val="005D2DA9"/>
    <w:rsid w:val="005D48B5"/>
    <w:rsid w:val="005D53A8"/>
    <w:rsid w:val="005D6AE2"/>
    <w:rsid w:val="005E6843"/>
    <w:rsid w:val="0060651D"/>
    <w:rsid w:val="00613806"/>
    <w:rsid w:val="00616691"/>
    <w:rsid w:val="00622E1F"/>
    <w:rsid w:val="006246DF"/>
    <w:rsid w:val="00625342"/>
    <w:rsid w:val="00626EFA"/>
    <w:rsid w:val="006358E1"/>
    <w:rsid w:val="00646B36"/>
    <w:rsid w:val="00650807"/>
    <w:rsid w:val="00657F67"/>
    <w:rsid w:val="00665585"/>
    <w:rsid w:val="0066754C"/>
    <w:rsid w:val="00672C4B"/>
    <w:rsid w:val="00685572"/>
    <w:rsid w:val="0069004C"/>
    <w:rsid w:val="00693D29"/>
    <w:rsid w:val="006B3D2B"/>
    <w:rsid w:val="006B63A5"/>
    <w:rsid w:val="006E4AFF"/>
    <w:rsid w:val="007045B5"/>
    <w:rsid w:val="00714A35"/>
    <w:rsid w:val="00734E4D"/>
    <w:rsid w:val="00761682"/>
    <w:rsid w:val="00766D3E"/>
    <w:rsid w:val="00783DE2"/>
    <w:rsid w:val="007A09E1"/>
    <w:rsid w:val="007A0A56"/>
    <w:rsid w:val="007B56C8"/>
    <w:rsid w:val="007C23FC"/>
    <w:rsid w:val="007D69D9"/>
    <w:rsid w:val="007E1A86"/>
    <w:rsid w:val="007E773B"/>
    <w:rsid w:val="007F52A8"/>
    <w:rsid w:val="008163F7"/>
    <w:rsid w:val="00823C51"/>
    <w:rsid w:val="00825615"/>
    <w:rsid w:val="00827BB0"/>
    <w:rsid w:val="008323AC"/>
    <w:rsid w:val="00834AD7"/>
    <w:rsid w:val="00841070"/>
    <w:rsid w:val="008460F3"/>
    <w:rsid w:val="00847151"/>
    <w:rsid w:val="0085670B"/>
    <w:rsid w:val="00866277"/>
    <w:rsid w:val="00881E3E"/>
    <w:rsid w:val="00890A2C"/>
    <w:rsid w:val="00897B79"/>
    <w:rsid w:val="008A1055"/>
    <w:rsid w:val="008C7A1F"/>
    <w:rsid w:val="008D0DCD"/>
    <w:rsid w:val="008D32F7"/>
    <w:rsid w:val="008E0B84"/>
    <w:rsid w:val="008F1E83"/>
    <w:rsid w:val="008F61E7"/>
    <w:rsid w:val="00923246"/>
    <w:rsid w:val="009371CA"/>
    <w:rsid w:val="00946414"/>
    <w:rsid w:val="00946713"/>
    <w:rsid w:val="009863B9"/>
    <w:rsid w:val="00986AD8"/>
    <w:rsid w:val="009B3D4D"/>
    <w:rsid w:val="009B5C9D"/>
    <w:rsid w:val="009B7F9A"/>
    <w:rsid w:val="009F10EF"/>
    <w:rsid w:val="00A05FF8"/>
    <w:rsid w:val="00A0614C"/>
    <w:rsid w:val="00A50C39"/>
    <w:rsid w:val="00A662B6"/>
    <w:rsid w:val="00A73804"/>
    <w:rsid w:val="00A750F0"/>
    <w:rsid w:val="00A832AA"/>
    <w:rsid w:val="00A85F24"/>
    <w:rsid w:val="00A96848"/>
    <w:rsid w:val="00AA40D2"/>
    <w:rsid w:val="00AA582A"/>
    <w:rsid w:val="00AB28BA"/>
    <w:rsid w:val="00AD2BE4"/>
    <w:rsid w:val="00AD5404"/>
    <w:rsid w:val="00AD6409"/>
    <w:rsid w:val="00AD74B4"/>
    <w:rsid w:val="00AD7EA7"/>
    <w:rsid w:val="00AF089F"/>
    <w:rsid w:val="00AF0ABE"/>
    <w:rsid w:val="00AF25D4"/>
    <w:rsid w:val="00AF7C63"/>
    <w:rsid w:val="00B427E1"/>
    <w:rsid w:val="00B54424"/>
    <w:rsid w:val="00B5731F"/>
    <w:rsid w:val="00B71D8D"/>
    <w:rsid w:val="00B72131"/>
    <w:rsid w:val="00B757F4"/>
    <w:rsid w:val="00B914E5"/>
    <w:rsid w:val="00BC0B18"/>
    <w:rsid w:val="00BD1559"/>
    <w:rsid w:val="00BF7225"/>
    <w:rsid w:val="00C11184"/>
    <w:rsid w:val="00C11E06"/>
    <w:rsid w:val="00C14DA0"/>
    <w:rsid w:val="00C15FCB"/>
    <w:rsid w:val="00C23B8D"/>
    <w:rsid w:val="00C40768"/>
    <w:rsid w:val="00C41098"/>
    <w:rsid w:val="00C454B8"/>
    <w:rsid w:val="00C4692C"/>
    <w:rsid w:val="00C77059"/>
    <w:rsid w:val="00C86A8C"/>
    <w:rsid w:val="00C86CE2"/>
    <w:rsid w:val="00CA574D"/>
    <w:rsid w:val="00CB34FC"/>
    <w:rsid w:val="00CB7030"/>
    <w:rsid w:val="00CC6F42"/>
    <w:rsid w:val="00CD704C"/>
    <w:rsid w:val="00CE2C50"/>
    <w:rsid w:val="00CF5879"/>
    <w:rsid w:val="00CF735A"/>
    <w:rsid w:val="00D0613A"/>
    <w:rsid w:val="00D1709E"/>
    <w:rsid w:val="00D222C3"/>
    <w:rsid w:val="00D222C6"/>
    <w:rsid w:val="00D23AA0"/>
    <w:rsid w:val="00D25E3D"/>
    <w:rsid w:val="00D4463B"/>
    <w:rsid w:val="00D7392A"/>
    <w:rsid w:val="00D741CB"/>
    <w:rsid w:val="00D81510"/>
    <w:rsid w:val="00D87167"/>
    <w:rsid w:val="00DA2190"/>
    <w:rsid w:val="00DA3FCB"/>
    <w:rsid w:val="00DE3F3B"/>
    <w:rsid w:val="00E06B3E"/>
    <w:rsid w:val="00E1335B"/>
    <w:rsid w:val="00E13BB8"/>
    <w:rsid w:val="00E13E0E"/>
    <w:rsid w:val="00E3380C"/>
    <w:rsid w:val="00E7202A"/>
    <w:rsid w:val="00EC3992"/>
    <w:rsid w:val="00EE6F1B"/>
    <w:rsid w:val="00EE7007"/>
    <w:rsid w:val="00EF28FC"/>
    <w:rsid w:val="00EF46FE"/>
    <w:rsid w:val="00F10E9B"/>
    <w:rsid w:val="00F20801"/>
    <w:rsid w:val="00F358F2"/>
    <w:rsid w:val="00F363F6"/>
    <w:rsid w:val="00F40D22"/>
    <w:rsid w:val="00F43CE1"/>
    <w:rsid w:val="00F718D2"/>
    <w:rsid w:val="00F72B1F"/>
    <w:rsid w:val="00F83A80"/>
    <w:rsid w:val="00F945C2"/>
    <w:rsid w:val="00FA56A2"/>
    <w:rsid w:val="00FA7122"/>
    <w:rsid w:val="00FD64C0"/>
    <w:rsid w:val="00FE1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49C95"/>
  <w15:chartTrackingRefBased/>
  <w15:docId w15:val="{4479E423-A0CA-474F-8E42-2B2BE1E6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/>
    <w:lsdException w:name="toc 2" w:semiHidden="1" w:uiPriority="39"/>
    <w:lsdException w:name="toc 3" w:semiHidden="1" w:uiPriority="39"/>
    <w:lsdException w:name="toc 4" w:semiHidden="1" w:uiPriority="39"/>
    <w:lsdException w:name="toc 5" w:semiHidden="1" w:uiPriority="39"/>
    <w:lsdException w:name="toc 6" w:semiHidden="1" w:uiPriority="39"/>
    <w:lsdException w:name="toc 7" w:semiHidden="1" w:uiPriority="39"/>
    <w:lsdException w:name="toc 8" w:semiHidden="1" w:uiPriority="39"/>
    <w:lsdException w:name="toc 9" w:semiHidden="1" w:uiPriority="39"/>
    <w:lsdException w:name="Normal Indent" w:semiHidden="1"/>
    <w:lsdException w:name="footnote text" w:semiHidden="1"/>
    <w:lsdException w:name="annotation text" w:semiHidden="1"/>
    <w:lsdException w:name="header" w:semiHidden="1"/>
    <w:lsdException w:name="footer" w:semiHidden="1"/>
    <w:lsdException w:name="index heading" w:semiHidden="1"/>
    <w:lsdException w:name="caption" w:semiHidden="1" w:uiPriority="35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/>
    <w:lsdException w:name="macro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semiHidden="1" w:uiPriority="10"/>
    <w:lsdException w:name="Closing" w:semiHidden="1"/>
    <w:lsdException w:name="Signature" w:semiHidden="1"/>
    <w:lsdException w:name="Default Paragraph Font" w:locked="0" w:semiHidden="1" w:uiPriority="1" w:unhideWhenUsed="1"/>
    <w:lsdException w:name="Body Text" w:semiHidden="1"/>
    <w:lsdException w:name="Body Text Indent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semiHidden="1" w:uiPriority="11"/>
    <w:lsdException w:name="Salutation" w:semiHidden="1"/>
    <w:lsdException w:name="Date" w:semiHidden="1"/>
    <w:lsdException w:name="Body Text First Indent" w:semiHidden="1"/>
    <w:lsdException w:name="Body Text First Indent 2" w:semiHidden="1"/>
    <w:lsdException w:name="Note Heading" w:semiHidden="1"/>
    <w:lsdException w:name="Body Text 2" w:semiHidden="1"/>
    <w:lsdException w:name="Body Text 3" w:semiHidden="1"/>
    <w:lsdException w:name="Body Text Indent 2" w:semiHidden="1"/>
    <w:lsdException w:name="Body Text Indent 3" w:semiHidden="1"/>
    <w:lsdException w:name="Block Text" w:semiHidden="1"/>
    <w:lsdException w:name="Hyperlink" w:semiHidden="1" w:unhideWhenUsed="1"/>
    <w:lsdException w:name="FollowedHyperlink" w:semiHidden="1"/>
    <w:lsdException w:name="Strong" w:semiHidden="1" w:uiPriority="22" w:qFormat="1"/>
    <w:lsdException w:name="Emphasis" w:semiHidden="1" w:uiPriority="20"/>
    <w:lsdException w:name="Document Map" w:semiHidden="1"/>
    <w:lsdException w:name="Plain Text" w:semiHidden="1"/>
    <w:lsdException w:name="E-mail Signature" w:semiHidden="1"/>
    <w:lsdException w:name="HTML Top of Form" w:locked="0" w:semiHidden="1" w:unhideWhenUsed="1"/>
    <w:lsdException w:name="HTML Bottom of Form" w:locked="0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Normal Table" w:locked="0" w:semiHidden="1" w:unhideWhenUsed="1"/>
    <w:lsdException w:name="annotation subject" w:semiHidden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uiPriority="21"/>
    <w:lsdException w:name="Subtle Reference" w:semiHidden="1" w:uiPriority="31"/>
    <w:lsdException w:name="Intense Reference" w:uiPriority="32"/>
    <w:lsdException w:name="Book Title" w:semiHidden="1" w:uiPriority="33"/>
    <w:lsdException w:name="Bibliography" w:semiHidden="1" w:uiPriority="37"/>
    <w:lsdException w:name="TOC Heading" w:semiHidden="1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/>
    <w:lsdException w:name="Smart Hyperlink" w:semiHidden="1"/>
    <w:lsdException w:name="Hashtag" w:semiHidden="1"/>
    <w:lsdException w:name="Unresolved Mention" w:semiHidden="1" w:unhideWhenUsed="1"/>
    <w:lsdException w:name="Smart Link" w:semiHidden="1"/>
  </w:latentStyles>
  <w:style w:type="paragraph" w:default="1" w:styleId="Normal">
    <w:name w:val="Normal"/>
    <w:semiHidden/>
    <w:rsid w:val="00A96848"/>
  </w:style>
  <w:style w:type="paragraph" w:styleId="Heading1">
    <w:name w:val="heading 1"/>
    <w:basedOn w:val="Normal"/>
    <w:next w:val="Normal"/>
    <w:link w:val="Heading1Char"/>
    <w:uiPriority w:val="9"/>
    <w:semiHidden/>
    <w:locked/>
    <w:rsid w:val="00EF4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locked/>
    <w:rsid w:val="00EF4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qFormat/>
    <w:locked/>
    <w:rsid w:val="00EF4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locked/>
    <w:rsid w:val="00EF4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locked/>
    <w:rsid w:val="00EF4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locked/>
    <w:rsid w:val="00EF4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locked/>
    <w:rsid w:val="00EF4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locked/>
    <w:rsid w:val="00EF4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locked/>
    <w:rsid w:val="00EF4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684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684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684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684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684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684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6848"/>
    <w:rPr>
      <w:rFonts w:eastAsiaTheme="majorEastAsia" w:cstheme="majorBidi"/>
      <w:color w:val="272727" w:themeColor="text1" w:themeTint="D8"/>
    </w:rPr>
  </w:style>
  <w:style w:type="paragraph" w:customStyle="1" w:styleId="IOP-CS-TableText">
    <w:name w:val="IOP-CS-TableText"/>
    <w:basedOn w:val="IOP-CS-CaptionText"/>
    <w:link w:val="IOP-CS-TableTextChar"/>
    <w:qFormat/>
    <w:rsid w:val="00734E4D"/>
    <w:rPr>
      <w:sz w:val="16"/>
    </w:rPr>
  </w:style>
  <w:style w:type="character" w:customStyle="1" w:styleId="IOP-CS-TableTextChar">
    <w:name w:val="IOP-CS-TableText Char"/>
    <w:basedOn w:val="IOP-CS-CaptionTextChar"/>
    <w:link w:val="IOP-CS-TableText"/>
    <w:rsid w:val="00734E4D"/>
    <w:rPr>
      <w:rFonts w:ascii="Cambria" w:hAnsi="Cambria"/>
      <w:sz w:val="16"/>
    </w:rPr>
  </w:style>
  <w:style w:type="paragraph" w:customStyle="1" w:styleId="IOP-CS-ReferenceText">
    <w:name w:val="IOP-CS-ReferenceText"/>
    <w:link w:val="IOP-CS-ReferenceTextChar"/>
    <w:qFormat/>
    <w:rsid w:val="004B7F0C"/>
    <w:pPr>
      <w:spacing w:after="0"/>
    </w:pPr>
    <w:rPr>
      <w:rFonts w:ascii="Cambria" w:hAnsi="Cambria"/>
      <w:sz w:val="18"/>
    </w:rPr>
  </w:style>
  <w:style w:type="character" w:customStyle="1" w:styleId="IOP-CS-ReferenceTextChar">
    <w:name w:val="IOP-CS-ReferenceText Char"/>
    <w:basedOn w:val="DefaultParagraphFont"/>
    <w:link w:val="IOP-CS-ReferenceText"/>
    <w:rsid w:val="004B7F0C"/>
    <w:rPr>
      <w:rFonts w:ascii="Cambria" w:hAnsi="Cambria"/>
      <w:sz w:val="18"/>
    </w:rPr>
  </w:style>
  <w:style w:type="paragraph" w:styleId="Quote">
    <w:name w:val="Quote"/>
    <w:basedOn w:val="Normal"/>
    <w:next w:val="Normal"/>
    <w:link w:val="QuoteChar"/>
    <w:uiPriority w:val="29"/>
    <w:semiHidden/>
    <w:locked/>
    <w:rsid w:val="00EF4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9684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semiHidden/>
    <w:locked/>
    <w:rsid w:val="00EF4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semiHidden/>
    <w:locked/>
    <w:rsid w:val="00EF4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locked/>
    <w:rsid w:val="00EF4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A9684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semiHidden/>
    <w:locked/>
    <w:rsid w:val="00EF46FE"/>
    <w:rPr>
      <w:b/>
      <w:bCs/>
      <w:smallCaps/>
      <w:color w:val="0F4761" w:themeColor="accent1" w:themeShade="BF"/>
      <w:spacing w:val="5"/>
    </w:rPr>
  </w:style>
  <w:style w:type="paragraph" w:customStyle="1" w:styleId="IOP-CS-Title">
    <w:name w:val="IOP-CS-Title"/>
    <w:basedOn w:val="Normal"/>
    <w:link w:val="IOP-CS-TitleChar"/>
    <w:qFormat/>
    <w:rsid w:val="000845DB"/>
    <w:pPr>
      <w:spacing w:after="480"/>
    </w:pPr>
    <w:rPr>
      <w:rFonts w:asciiTheme="minorBidi" w:hAnsiTheme="minorBidi"/>
      <w:b/>
      <w:sz w:val="36"/>
      <w:szCs w:val="36"/>
    </w:rPr>
  </w:style>
  <w:style w:type="character" w:customStyle="1" w:styleId="IOP-CS-TitleChar">
    <w:name w:val="IOP-CS-Title Char"/>
    <w:basedOn w:val="DefaultParagraphFont"/>
    <w:link w:val="IOP-CS-Title"/>
    <w:rsid w:val="000845DB"/>
    <w:rPr>
      <w:rFonts w:asciiTheme="minorBidi" w:hAnsiTheme="minorBidi"/>
      <w:b/>
      <w:sz w:val="36"/>
      <w:szCs w:val="36"/>
    </w:rPr>
  </w:style>
  <w:style w:type="paragraph" w:customStyle="1" w:styleId="IOP-CS-Author">
    <w:name w:val="IOP-CS-Author"/>
    <w:basedOn w:val="Normal"/>
    <w:link w:val="IOP-CS-AuthorChar"/>
    <w:qFormat/>
    <w:rsid w:val="00A662B6"/>
    <w:pPr>
      <w:spacing w:after="240"/>
      <w:ind w:left="1418"/>
    </w:pPr>
    <w:rPr>
      <w:rFonts w:ascii="Cambria" w:hAnsi="Cambria"/>
      <w:b/>
      <w:bCs/>
    </w:rPr>
  </w:style>
  <w:style w:type="character" w:customStyle="1" w:styleId="IOP-CS-AuthorChar">
    <w:name w:val="IOP-CS-Author Char"/>
    <w:basedOn w:val="DefaultParagraphFont"/>
    <w:link w:val="IOP-CS-Author"/>
    <w:rsid w:val="00A662B6"/>
    <w:rPr>
      <w:rFonts w:ascii="Cambria" w:hAnsi="Cambria"/>
      <w:b/>
      <w:bCs/>
    </w:rPr>
  </w:style>
  <w:style w:type="paragraph" w:customStyle="1" w:styleId="IOP-CS-Affiliation">
    <w:name w:val="IOP-CS-Affiliation"/>
    <w:basedOn w:val="Normal"/>
    <w:link w:val="IOP-CS-AffiliationChar"/>
    <w:qFormat/>
    <w:rsid w:val="000B2CE3"/>
    <w:pPr>
      <w:spacing w:after="0"/>
      <w:ind w:left="1418"/>
    </w:pPr>
    <w:rPr>
      <w:rFonts w:ascii="Cambria" w:hAnsi="Cambria"/>
      <w:sz w:val="20"/>
      <w:szCs w:val="20"/>
    </w:rPr>
  </w:style>
  <w:style w:type="character" w:customStyle="1" w:styleId="IOP-CS-AffiliationChar">
    <w:name w:val="IOP-CS-Affiliation Char"/>
    <w:basedOn w:val="DefaultParagraphFont"/>
    <w:link w:val="IOP-CS-Affiliation"/>
    <w:rsid w:val="000B2CE3"/>
    <w:rPr>
      <w:rFonts w:ascii="Cambria" w:hAnsi="Cambria"/>
      <w:sz w:val="20"/>
      <w:szCs w:val="20"/>
    </w:rPr>
  </w:style>
  <w:style w:type="character" w:styleId="Hyperlink">
    <w:name w:val="Hyperlink"/>
    <w:basedOn w:val="DefaultParagraphFont"/>
    <w:uiPriority w:val="99"/>
    <w:semiHidden/>
    <w:locked/>
    <w:rsid w:val="005D53A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locked/>
    <w:rsid w:val="005D53A8"/>
    <w:rPr>
      <w:color w:val="605E5C"/>
      <w:shd w:val="clear" w:color="auto" w:fill="E1DFDD"/>
    </w:rPr>
  </w:style>
  <w:style w:type="paragraph" w:customStyle="1" w:styleId="IOP-CS-Abstract">
    <w:name w:val="IOP-CS-Abstract"/>
    <w:basedOn w:val="IOP-CS-Affiliation"/>
    <w:link w:val="IOP-CS-AbstractChar"/>
    <w:qFormat/>
    <w:rsid w:val="00480D6D"/>
    <w:pPr>
      <w:spacing w:after="360"/>
      <w:jc w:val="both"/>
    </w:pPr>
    <w:rPr>
      <w:sz w:val="22"/>
      <w:szCs w:val="22"/>
    </w:rPr>
  </w:style>
  <w:style w:type="character" w:customStyle="1" w:styleId="IOP-CS-AbstractChar">
    <w:name w:val="IOP-CS-Abstract Char"/>
    <w:basedOn w:val="IOP-CS-AffiliationChar"/>
    <w:link w:val="IOP-CS-Abstract"/>
    <w:rsid w:val="00480D6D"/>
    <w:rPr>
      <w:rFonts w:ascii="Cambria" w:hAnsi="Cambria"/>
      <w:sz w:val="20"/>
      <w:szCs w:val="20"/>
    </w:rPr>
  </w:style>
  <w:style w:type="paragraph" w:customStyle="1" w:styleId="IOP-CS-SectionHead">
    <w:name w:val="IOP-CS-SectionHead"/>
    <w:next w:val="IOP-CS-BodyNoIndent"/>
    <w:link w:val="IOP-CS-SectionHeadChar"/>
    <w:qFormat/>
    <w:rsid w:val="005C75D8"/>
    <w:pPr>
      <w:spacing w:before="360" w:after="120"/>
    </w:pPr>
    <w:rPr>
      <w:rFonts w:ascii="Cambria" w:hAnsi="Cambria"/>
      <w:b/>
      <w:bCs/>
    </w:rPr>
  </w:style>
  <w:style w:type="character" w:customStyle="1" w:styleId="IOP-CS-SectionHeadChar">
    <w:name w:val="IOP-CS-SectionHead Char"/>
    <w:basedOn w:val="IOP-CS-AffiliationChar"/>
    <w:link w:val="IOP-CS-SectionHead"/>
    <w:rsid w:val="005C75D8"/>
    <w:rPr>
      <w:rFonts w:ascii="Cambria" w:hAnsi="Cambria"/>
      <w:b/>
      <w:bCs/>
      <w:sz w:val="20"/>
      <w:szCs w:val="20"/>
    </w:rPr>
  </w:style>
  <w:style w:type="paragraph" w:customStyle="1" w:styleId="IOP-CS-BodyText">
    <w:name w:val="IOP-CS-BodyText"/>
    <w:link w:val="IOP-CS-BodyTextChar"/>
    <w:qFormat/>
    <w:rsid w:val="00480D6D"/>
    <w:pPr>
      <w:spacing w:after="0"/>
      <w:ind w:firstLine="425"/>
      <w:jc w:val="both"/>
    </w:pPr>
    <w:rPr>
      <w:rFonts w:ascii="Cambria" w:hAnsi="Cambria"/>
    </w:rPr>
  </w:style>
  <w:style w:type="character" w:customStyle="1" w:styleId="IOP-CS-BodyTextChar">
    <w:name w:val="IOP-CS-BodyText Char"/>
    <w:basedOn w:val="IOP-CS-AffiliationChar"/>
    <w:link w:val="IOP-CS-BodyText"/>
    <w:rsid w:val="00480D6D"/>
    <w:rPr>
      <w:rFonts w:ascii="Cambria" w:hAnsi="Cambria"/>
      <w:sz w:val="20"/>
      <w:szCs w:val="20"/>
    </w:rPr>
  </w:style>
  <w:style w:type="paragraph" w:customStyle="1" w:styleId="IOP-CS-SubsectionHeading">
    <w:name w:val="IOP-CS-SubsectionHeading"/>
    <w:next w:val="IOP-CS-BodyNoIndent"/>
    <w:link w:val="IOP-CS-SubsectionHeadingChar"/>
    <w:qFormat/>
    <w:rsid w:val="00AD74B4"/>
    <w:pPr>
      <w:spacing w:before="160" w:after="0"/>
    </w:pPr>
    <w:rPr>
      <w:rFonts w:ascii="Cambria" w:hAnsi="Cambria"/>
      <w:i/>
      <w:iCs/>
    </w:rPr>
  </w:style>
  <w:style w:type="character" w:customStyle="1" w:styleId="IOP-CS-SubsectionHeadingChar">
    <w:name w:val="IOP-CS-SubsectionHeading Char"/>
    <w:basedOn w:val="IOP-CS-BodyTextChar"/>
    <w:link w:val="IOP-CS-SubsectionHeading"/>
    <w:rsid w:val="00AD74B4"/>
    <w:rPr>
      <w:rFonts w:ascii="Cambria" w:hAnsi="Cambria"/>
      <w:i/>
      <w:iCs/>
      <w:sz w:val="20"/>
      <w:szCs w:val="20"/>
    </w:rPr>
  </w:style>
  <w:style w:type="paragraph" w:customStyle="1" w:styleId="IOP-CS-BodyNoIndent">
    <w:name w:val="IOP-CS-BodyNoIndent"/>
    <w:basedOn w:val="IOP-CS-BodyText"/>
    <w:next w:val="IOP-CS-BodyText"/>
    <w:link w:val="IOP-CS-BodyNoIndentChar"/>
    <w:qFormat/>
    <w:rsid w:val="00480D6D"/>
    <w:pPr>
      <w:ind w:firstLine="0"/>
    </w:pPr>
  </w:style>
  <w:style w:type="character" w:customStyle="1" w:styleId="IOP-CS-BodyNoIndentChar">
    <w:name w:val="IOP-CS-BodyNoIndent Char"/>
    <w:basedOn w:val="IOP-CS-BodyTextChar"/>
    <w:link w:val="IOP-CS-BodyNoIndent"/>
    <w:rsid w:val="00480D6D"/>
    <w:rPr>
      <w:rFonts w:ascii="Cambria" w:hAnsi="Cambria"/>
      <w:sz w:val="20"/>
      <w:szCs w:val="20"/>
    </w:rPr>
  </w:style>
  <w:style w:type="paragraph" w:customStyle="1" w:styleId="IOP-CS-CaptionText">
    <w:name w:val="IOP-CS-CaptionText"/>
    <w:link w:val="IOP-CS-CaptionTextChar"/>
    <w:qFormat/>
    <w:rsid w:val="004860AF"/>
    <w:rPr>
      <w:rFonts w:ascii="Cambria" w:hAnsi="Cambria"/>
      <w:sz w:val="20"/>
    </w:rPr>
  </w:style>
  <w:style w:type="character" w:customStyle="1" w:styleId="IOP-CS-CaptionTextChar">
    <w:name w:val="IOP-CS-CaptionText Char"/>
    <w:basedOn w:val="DefaultParagraphFont"/>
    <w:link w:val="IOP-CS-CaptionText"/>
    <w:rsid w:val="004860AF"/>
    <w:rPr>
      <w:rFonts w:ascii="Cambria" w:hAnsi="Cambria"/>
      <w:sz w:val="20"/>
    </w:rPr>
  </w:style>
  <w:style w:type="table" w:styleId="TableGrid">
    <w:name w:val="Table Grid"/>
    <w:basedOn w:val="TableNormal"/>
    <w:uiPriority w:val="59"/>
    <w:locked/>
    <w:rsid w:val="00BF7225"/>
    <w:pPr>
      <w:spacing w:after="0" w:line="240" w:lineRule="auto"/>
    </w:pPr>
    <w:rPr>
      <w:rFonts w:ascii="Arial" w:eastAsia="Times New Roman" w:hAnsi="Arial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OP-CS-TableFootnote">
    <w:name w:val="IOP-CS-TableFootnote"/>
    <w:basedOn w:val="Normal"/>
    <w:link w:val="IOP-CS-TableFootnoteChar"/>
    <w:qFormat/>
    <w:rsid w:val="006246DF"/>
    <w:pPr>
      <w:spacing w:after="200" w:line="276" w:lineRule="auto"/>
    </w:pPr>
    <w:rPr>
      <w:rFonts w:ascii="Cambria" w:eastAsia="Times New Roman" w:hAnsi="Cambria" w:cs="Arial"/>
      <w:kern w:val="0"/>
      <w:sz w:val="18"/>
      <w:szCs w:val="16"/>
      <w14:ligatures w14:val="none"/>
    </w:rPr>
  </w:style>
  <w:style w:type="character" w:customStyle="1" w:styleId="IOP-CS-TableFootnoteChar">
    <w:name w:val="IOP-CS-TableFootnote Char"/>
    <w:basedOn w:val="DefaultParagraphFont"/>
    <w:link w:val="IOP-CS-TableFootnote"/>
    <w:rsid w:val="006246DF"/>
    <w:rPr>
      <w:rFonts w:ascii="Cambria" w:eastAsia="Times New Roman" w:hAnsi="Cambria" w:cs="Arial"/>
      <w:kern w:val="0"/>
      <w:sz w:val="18"/>
      <w:szCs w:val="16"/>
      <w14:ligatures w14:val="none"/>
    </w:rPr>
  </w:style>
  <w:style w:type="paragraph" w:customStyle="1" w:styleId="IOP-CS-TableLeftColumn">
    <w:name w:val="IOP-CS-TableLeftColumn"/>
    <w:basedOn w:val="Normal"/>
    <w:link w:val="IOP-CS-TableLeftColumnChar"/>
    <w:qFormat/>
    <w:rsid w:val="006246DF"/>
    <w:pPr>
      <w:spacing w:after="0" w:line="240" w:lineRule="auto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paragraph" w:customStyle="1" w:styleId="IOP-CS-TableContent">
    <w:name w:val="IOP-CS-TableContent"/>
    <w:basedOn w:val="Normal"/>
    <w:link w:val="IOP-CS-TableContentChar"/>
    <w:qFormat/>
    <w:rsid w:val="006246DF"/>
    <w:pPr>
      <w:spacing w:after="0" w:line="240" w:lineRule="auto"/>
      <w:jc w:val="center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LeftColumnChar">
    <w:name w:val="IOP-CS-TableLeftColumn Char"/>
    <w:basedOn w:val="DefaultParagraphFont"/>
    <w:link w:val="IOP-CS-TableLeftColumn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ContentChar">
    <w:name w:val="IOP-CS-TableContent Char"/>
    <w:basedOn w:val="DefaultParagraphFont"/>
    <w:link w:val="IOP-CS-TableContent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hwtze">
    <w:name w:val="hwtze"/>
    <w:basedOn w:val="DefaultParagraphFont"/>
    <w:rsid w:val="003779CC"/>
  </w:style>
  <w:style w:type="character" w:customStyle="1" w:styleId="rynqvb">
    <w:name w:val="rynqvb"/>
    <w:basedOn w:val="DefaultParagraphFont"/>
    <w:rsid w:val="003779CC"/>
  </w:style>
  <w:style w:type="character" w:styleId="Strong">
    <w:name w:val="Strong"/>
    <w:basedOn w:val="DefaultParagraphFont"/>
    <w:uiPriority w:val="22"/>
    <w:qFormat/>
    <w:locked/>
    <w:rsid w:val="00F718D2"/>
    <w:rPr>
      <w:b/>
      <w:bCs/>
    </w:rPr>
  </w:style>
  <w:style w:type="character" w:styleId="HTMLCode">
    <w:name w:val="HTML Code"/>
    <w:basedOn w:val="DefaultParagraphFont"/>
    <w:uiPriority w:val="99"/>
    <w:semiHidden/>
    <w:unhideWhenUsed/>
    <w:locked/>
    <w:rsid w:val="00B757F4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locked/>
    <w:rsid w:val="00EC3992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70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1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9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4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46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77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55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5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73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08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6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08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7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60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8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3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159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85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18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44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0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7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0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5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92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31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65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customXml" Target="../customXml/item3.xml"/><Relationship Id="rId21" Type="http://schemas.openxmlformats.org/officeDocument/2006/relationships/image" Target="media/image12.png"/><Relationship Id="rId7" Type="http://schemas.openxmlformats.org/officeDocument/2006/relationships/settings" Target="setting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2" Type="http://schemas.openxmlformats.org/officeDocument/2006/relationships/customXml" Target="../customXml/item2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5" Type="http://schemas.openxmlformats.org/officeDocument/2006/relationships/numbering" Target="numbering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4" Type="http://schemas.openxmlformats.org/officeDocument/2006/relationships/customXml" Target="../customXml/item4.xml"/><Relationship Id="rId9" Type="http://schemas.openxmlformats.org/officeDocument/2006/relationships/hyperlink" Target="mailto:name@institution.edu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184C1F9DAC6447BDEA3721DE969FCB" ma:contentTypeVersion="18" ma:contentTypeDescription="Create a new document." ma:contentTypeScope="" ma:versionID="793b80367c14023430c193f947ce3f0e">
  <xsd:schema xmlns:xsd="http://www.w3.org/2001/XMLSchema" xmlns:xs="http://www.w3.org/2001/XMLSchema" xmlns:p="http://schemas.microsoft.com/office/2006/metadata/properties" xmlns:ns2="0d0ca077-4a5a-44b3-8225-e973392463e8" xmlns:ns3="cd0cb0cd-f387-4546-b6ee-941c869211de" targetNamespace="http://schemas.microsoft.com/office/2006/metadata/properties" ma:root="true" ma:fieldsID="304ec480d0c6d264986323110b7a94b1" ns2:_="" ns3:_="">
    <xsd:import namespace="0d0ca077-4a5a-44b3-8225-e973392463e8"/>
    <xsd:import namespace="cd0cb0cd-f387-4546-b6ee-941c869211d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0ca077-4a5a-44b3-8225-e973392463e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9bac101e-57d3-4c9a-80e2-242aca2484e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0cb0cd-f387-4546-b6ee-941c869211de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e5b8886-a63d-4c83-afab-b7ecbcac4760}" ma:internalName="TaxCatchAll" ma:showField="CatchAllData" ma:web="cd0cb0cd-f387-4546-b6ee-941c869211d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d0ca077-4a5a-44b3-8225-e973392463e8">
      <Terms xmlns="http://schemas.microsoft.com/office/infopath/2007/PartnerControls"/>
    </lcf76f155ced4ddcb4097134ff3c332f>
    <TaxCatchAll xmlns="cd0cb0cd-f387-4546-b6ee-941c869211de" xsi:nil="true"/>
    <MediaLengthInSeconds xmlns="0d0ca077-4a5a-44b3-8225-e973392463e8" xsi:nil="true"/>
    <SharedWithUsers xmlns="cd0cb0cd-f387-4546-b6ee-941c869211de">
      <UserInfo>
        <DisplayName>Chris Ingle</DisplayName>
        <AccountId>15</AccountId>
        <AccountType/>
      </UserInfo>
      <UserInfo>
        <DisplayName>Rosalind Barrett</DisplayName>
        <AccountId>41</AccountId>
        <AccountType/>
      </UserInfo>
      <UserInfo>
        <DisplayName>Caroline Fitzgerald</DisplayName>
        <AccountId>25</AccountId>
        <AccountType/>
      </UserInfo>
    </SharedWithUsers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23BE1332-FFED-42EF-9329-B2D14A929D2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58A8F9A-2B86-4366-B5C0-20C41A4411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0ca077-4a5a-44b3-8225-e973392463e8"/>
    <ds:schemaRef ds:uri="cd0cb0cd-f387-4546-b6ee-941c869211d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6C064DB-E98E-412C-AF48-DFED7351B3B6}">
  <ds:schemaRefs>
    <ds:schemaRef ds:uri="http://schemas.microsoft.com/office/2006/metadata/properties"/>
    <ds:schemaRef ds:uri="http://schemas.microsoft.com/office/infopath/2007/PartnerControls"/>
    <ds:schemaRef ds:uri="0d0ca077-4a5a-44b3-8225-e973392463e8"/>
    <ds:schemaRef ds:uri="cd0cb0cd-f387-4546-b6ee-941c869211de"/>
  </ds:schemaRefs>
</ds:datastoreItem>
</file>

<file path=customXml/itemProps4.xml><?xml version="1.0" encoding="utf-8"?>
<ds:datastoreItem xmlns:ds="http://schemas.openxmlformats.org/officeDocument/2006/customXml" ds:itemID="{83A6A22A-9C14-46B9-AD3D-D6F73AC43EE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917</Words>
  <Characters>5233</Characters>
  <Application>Microsoft Office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P Publishing</dc:creator>
  <cp:keywords/>
  <dc:description/>
  <cp:lastModifiedBy>admin</cp:lastModifiedBy>
  <cp:revision>2</cp:revision>
  <cp:lastPrinted>2025-10-17T08:41:00Z</cp:lastPrinted>
  <dcterms:created xsi:type="dcterms:W3CDTF">2025-10-17T08:42:00Z</dcterms:created>
  <dcterms:modified xsi:type="dcterms:W3CDTF">2025-10-17T08:42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184C1F9DAC6447BDEA3721DE969FCB</vt:lpwstr>
  </property>
  <property fmtid="{D5CDD505-2E9C-101B-9397-08002B2CF9AE}" pid="3" name="MediaServiceImageTags">
    <vt:lpwstr/>
  </property>
  <property fmtid="{D5CDD505-2E9C-101B-9397-08002B2CF9AE}" pid="4" name="_SourceUrl">
    <vt:lpwstr/>
  </property>
  <property fmtid="{D5CDD505-2E9C-101B-9397-08002B2CF9AE}" pid="5" name="_SharedFileIndex">
    <vt:lpwstr/>
  </property>
  <property fmtid="{D5CDD505-2E9C-101B-9397-08002B2CF9AE}" pid="6" name="ComplianceAssetId">
    <vt:lpwstr/>
  </property>
  <property fmtid="{D5CDD505-2E9C-101B-9397-08002B2CF9AE}" pid="7" name="_ExtendedDescription">
    <vt:lpwstr/>
  </property>
  <property fmtid="{D5CDD505-2E9C-101B-9397-08002B2CF9AE}" pid="8" name="_activity">
    <vt:lpwstr>{"FileActivityType":"9","FileActivityTimeStamp":"2024-02-09T10:33:50.630Z","FileActivityUsersOnPage":[{"DisplayName":"Chris Ingle","Id":"chris.ingle@ioppublishing.org"},{"DisplayName":"Rosalind Barrett","Id":"rosalind.barrett@ioppublishing.org"},{"DisplayName":"Caroline Fitzgerald","Id":"caroline.fitzgerald@ioppublishing.org"},{"DisplayName":"Chris Ingle","Id":"chris.ingle@ioppublishing.org"}],"FileActivityNavigationId":null}</vt:lpwstr>
  </property>
  <property fmtid="{D5CDD505-2E9C-101B-9397-08002B2CF9AE}" pid="9" name="TriggerFlowInfo">
    <vt:lpwstr/>
  </property>
  <property fmtid="{D5CDD505-2E9C-101B-9397-08002B2CF9AE}" pid="10" name="Mendeley Recent Style Id 0_1">
    <vt:lpwstr>http://www.zotero.org/styles/apa</vt:lpwstr>
  </property>
  <property fmtid="{D5CDD505-2E9C-101B-9397-08002B2CF9AE}" pid="11" name="Mendeley Recent Style Name 0_1">
    <vt:lpwstr>American Psychological Association 7th edition</vt:lpwstr>
  </property>
  <property fmtid="{D5CDD505-2E9C-101B-9397-08002B2CF9AE}" pid="12" name="Mendeley Recent Style Id 1_1">
    <vt:lpwstr>http://www.zotero.org/styles/american-sociological-association</vt:lpwstr>
  </property>
  <property fmtid="{D5CDD505-2E9C-101B-9397-08002B2CF9AE}" pid="13" name="Mendeley Recent Style Name 1_1">
    <vt:lpwstr>American Sociological Association 6th/7th edition</vt:lpwstr>
  </property>
  <property fmtid="{D5CDD505-2E9C-101B-9397-08002B2CF9AE}" pid="14" name="Mendeley Recent Style Id 2_1">
    <vt:lpwstr>http://www.zotero.org/styles/chicago-author-date</vt:lpwstr>
  </property>
  <property fmtid="{D5CDD505-2E9C-101B-9397-08002B2CF9AE}" pid="15" name="Mendeley Recent Style Name 2_1">
    <vt:lpwstr>Chicago Manual of Style 17th edition (author-date)</vt:lpwstr>
  </property>
  <property fmtid="{D5CDD505-2E9C-101B-9397-08002B2CF9AE}" pid="16" name="Mendeley Recent Style Id 3_1">
    <vt:lpwstr>http://www.zotero.org/styles/harvard-cite-them-right</vt:lpwstr>
  </property>
  <property fmtid="{D5CDD505-2E9C-101B-9397-08002B2CF9AE}" pid="17" name="Mendeley Recent Style Name 3_1">
    <vt:lpwstr>Cite Them Right 12th edition - Harvard</vt:lpwstr>
  </property>
  <property fmtid="{D5CDD505-2E9C-101B-9397-08002B2CF9AE}" pid="18" name="Mendeley Recent Style Id 4_1">
    <vt:lpwstr>http://www.zotero.org/styles/ieee</vt:lpwstr>
  </property>
  <property fmtid="{D5CDD505-2E9C-101B-9397-08002B2CF9AE}" pid="19" name="Mendeley Recent Style Name 4_1">
    <vt:lpwstr>IEEE</vt:lpwstr>
  </property>
  <property fmtid="{D5CDD505-2E9C-101B-9397-08002B2CF9AE}" pid="20" name="Mendeley Recent Style Id 5_1">
    <vt:lpwstr>http://www.zotero.org/styles/modern-humanities-research-association</vt:lpwstr>
  </property>
  <property fmtid="{D5CDD505-2E9C-101B-9397-08002B2CF9AE}" pid="21" name="Mendeley Recent Style Name 5_1">
    <vt:lpwstr>Modern Humanities Research Association 3rd edition (note with bibliography)</vt:lpwstr>
  </property>
  <property fmtid="{D5CDD505-2E9C-101B-9397-08002B2CF9AE}" pid="22" name="Mendeley Recent Style Id 6_1">
    <vt:lpwstr>http://www.zotero.org/styles/modern-language-association</vt:lpwstr>
  </property>
  <property fmtid="{D5CDD505-2E9C-101B-9397-08002B2CF9AE}" pid="23" name="Mendeley Recent Style Name 6_1">
    <vt:lpwstr>Modern Language Association 8th edition</vt:lpwstr>
  </property>
  <property fmtid="{D5CDD505-2E9C-101B-9397-08002B2CF9AE}" pid="24" name="Mendeley Recent Style Id 7_1">
    <vt:lpwstr>http://www.zotero.org/styles/nature</vt:lpwstr>
  </property>
  <property fmtid="{D5CDD505-2E9C-101B-9397-08002B2CF9AE}" pid="25" name="Mendeley Recent Style Name 7_1">
    <vt:lpwstr>Nature</vt:lpwstr>
  </property>
  <property fmtid="{D5CDD505-2E9C-101B-9397-08002B2CF9AE}" pid="26" name="Mendeley Recent Style Id 8_1">
    <vt:lpwstr>http://www.zotero.org/styles/vancouver</vt:lpwstr>
  </property>
  <property fmtid="{D5CDD505-2E9C-101B-9397-08002B2CF9AE}" pid="27" name="Mendeley Recent Style Name 8_1">
    <vt:lpwstr>Vancouver</vt:lpwstr>
  </property>
  <property fmtid="{D5CDD505-2E9C-101B-9397-08002B2CF9AE}" pid="28" name="Mendeley Recent Style Id 9_1">
    <vt:lpwstr>http://www.zotero.org/styles/vancouver-brackets</vt:lpwstr>
  </property>
  <property fmtid="{D5CDD505-2E9C-101B-9397-08002B2CF9AE}" pid="29" name="Mendeley Recent Style Name 9_1">
    <vt:lpwstr>Vancouver (brackets)</vt:lpwstr>
  </property>
  <property fmtid="{D5CDD505-2E9C-101B-9397-08002B2CF9AE}" pid="30" name="Mendeley Document_1">
    <vt:lpwstr>True</vt:lpwstr>
  </property>
  <property fmtid="{D5CDD505-2E9C-101B-9397-08002B2CF9AE}" pid="31" name="Mendeley Unique User Id_1">
    <vt:lpwstr>d7974b94-80ab-31d8-9a1b-17ecf2f63f02</vt:lpwstr>
  </property>
  <property fmtid="{D5CDD505-2E9C-101B-9397-08002B2CF9AE}" pid="32" name="Mendeley Citation Style_1">
    <vt:lpwstr>http://www.zotero.org/styles/apa</vt:lpwstr>
  </property>
</Properties>
</file>